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2483" w:rsidRDefault="00C72483" w:rsidP="00C72483">
      <w:pPr>
        <w:spacing w:line="480" w:lineRule="auto"/>
        <w:jc w:val="center"/>
        <w:rPr>
          <w:b/>
          <w:lang w:val="en-CA"/>
        </w:rPr>
      </w:pPr>
      <w:r w:rsidRPr="00C72483">
        <w:rPr>
          <w:b/>
          <w:lang w:val="en-CA"/>
        </w:rPr>
        <w:t>Simulation Paper Outline: The Evolution Of Kin Preference</w:t>
      </w:r>
    </w:p>
    <w:p w:rsidR="00C72483" w:rsidRPr="00C72483" w:rsidRDefault="00C72483" w:rsidP="00C72483">
      <w:pPr>
        <w:spacing w:line="480" w:lineRule="auto"/>
        <w:jc w:val="center"/>
        <w:rPr>
          <w:b/>
          <w:lang w:val="en-CA"/>
        </w:rPr>
      </w:pPr>
      <w:r>
        <w:rPr>
          <w:b/>
          <w:lang w:val="en-CA"/>
        </w:rPr>
        <w:t>Sept 2012</w:t>
      </w:r>
      <w:r w:rsidR="008B1AE2">
        <w:rPr>
          <w:b/>
          <w:lang w:val="en-CA"/>
        </w:rPr>
        <w:t xml:space="preserve"> (figures at bottom of document)</w:t>
      </w:r>
    </w:p>
    <w:p w:rsidR="00BC7068" w:rsidRDefault="00BC7068" w:rsidP="000315B5">
      <w:pPr>
        <w:spacing w:line="480" w:lineRule="auto"/>
        <w:rPr>
          <w:b/>
          <w:lang w:val="en-CA"/>
        </w:rPr>
      </w:pPr>
      <w:r w:rsidRPr="00BC7068">
        <w:rPr>
          <w:b/>
          <w:lang w:val="en-CA"/>
        </w:rPr>
        <w:t>Abstract</w:t>
      </w:r>
    </w:p>
    <w:p w:rsidR="00F2596E" w:rsidRDefault="00611A31" w:rsidP="00F2596E">
      <w:pPr>
        <w:spacing w:line="480" w:lineRule="auto"/>
        <w:rPr>
          <w:lang w:val="en-CA"/>
        </w:rPr>
      </w:pPr>
      <w:r>
        <w:rPr>
          <w:lang w:val="en-CA"/>
        </w:rPr>
        <w:t>Using an individual-based and genetically explicit model we explore the</w:t>
      </w:r>
      <w:r w:rsidR="00F2596E">
        <w:rPr>
          <w:lang w:val="en-CA"/>
        </w:rPr>
        <w:t xml:space="preserve"> co-evolution</w:t>
      </w:r>
      <w:r>
        <w:rPr>
          <w:lang w:val="en-CA"/>
        </w:rPr>
        <w:t xml:space="preserve"> of </w:t>
      </w:r>
      <w:r w:rsidR="00F2596E">
        <w:rPr>
          <w:lang w:val="en-CA"/>
        </w:rPr>
        <w:t xml:space="preserve">cooperation and </w:t>
      </w:r>
      <w:r>
        <w:rPr>
          <w:lang w:val="en-CA"/>
        </w:rPr>
        <w:t>kin</w:t>
      </w:r>
      <w:r w:rsidR="00CC04AA">
        <w:rPr>
          <w:lang w:val="en-CA"/>
        </w:rPr>
        <w:t xml:space="preserve"> preference</w:t>
      </w:r>
      <w:r w:rsidR="00F2596E">
        <w:rPr>
          <w:lang w:val="en-CA"/>
        </w:rPr>
        <w:t>, and hence kin composition of social groups.  We find that the parameter that has the larges</w:t>
      </w:r>
      <w:r w:rsidR="00992DFD">
        <w:rPr>
          <w:lang w:val="en-CA"/>
        </w:rPr>
        <w:t>t effect on the kin composition of social groups is the fecundity of the species. Intrinsic growth rate explains close to 90% of the variance observed.  The group carrying capacity only had a minor influence on the level of kin preference that evolves</w:t>
      </w:r>
      <w:r w:rsidR="00F2596E" w:rsidRPr="00F2596E">
        <w:rPr>
          <w:lang w:val="en-CA"/>
        </w:rPr>
        <w:t xml:space="preserve"> </w:t>
      </w:r>
      <w:r w:rsidR="00992DFD">
        <w:rPr>
          <w:lang w:val="en-CA"/>
        </w:rPr>
        <w:t>except if the fecundity is low</w:t>
      </w:r>
      <w:proofErr w:type="gramStart"/>
      <w:r w:rsidR="00992DFD">
        <w:rPr>
          <w:lang w:val="en-CA"/>
        </w:rPr>
        <w:t>,  the</w:t>
      </w:r>
      <w:proofErr w:type="gramEnd"/>
      <w:r w:rsidR="00992DFD">
        <w:rPr>
          <w:lang w:val="en-CA"/>
        </w:rPr>
        <w:t xml:space="preserve"> carrying capacity very high and the cost of cooperation high, in which case high levels of cooperation did not evolve and kin preference was very low. </w:t>
      </w:r>
    </w:p>
    <w:p w:rsidR="00BC7068" w:rsidRDefault="00BC7068" w:rsidP="00F2596E">
      <w:pPr>
        <w:spacing w:line="480" w:lineRule="auto"/>
        <w:rPr>
          <w:b/>
          <w:lang w:val="en-CA"/>
        </w:rPr>
      </w:pPr>
      <w:r w:rsidRPr="00BC7068">
        <w:rPr>
          <w:b/>
          <w:lang w:val="en-CA"/>
        </w:rPr>
        <w:t>Introduction</w:t>
      </w:r>
    </w:p>
    <w:p w:rsidR="002858C6" w:rsidRDefault="002858C6" w:rsidP="00E541E2">
      <w:pPr>
        <w:spacing w:line="480" w:lineRule="auto"/>
        <w:ind w:firstLine="720"/>
        <w:rPr>
          <w:lang w:val="en-CA"/>
        </w:rPr>
      </w:pPr>
      <w:r w:rsidRPr="00742A54">
        <w:rPr>
          <w:lang w:val="en-CA"/>
        </w:rPr>
        <w:t xml:space="preserve">It has long been recognized that high levels of relatedness allow the evolution of costly altruistic behaviours (refs).  </w:t>
      </w:r>
      <w:r w:rsidR="00742A54" w:rsidRPr="00742A54">
        <w:rPr>
          <w:lang w:val="en-CA"/>
        </w:rPr>
        <w:t>Therefore o</w:t>
      </w:r>
      <w:r w:rsidRPr="00742A54">
        <w:rPr>
          <w:lang w:val="en-CA"/>
        </w:rPr>
        <w:t xml:space="preserve">ne might expect that, given a choice, social groups will tend to </w:t>
      </w:r>
      <w:r w:rsidR="0010156E" w:rsidRPr="00742A54">
        <w:rPr>
          <w:lang w:val="en-CA"/>
        </w:rPr>
        <w:t>be formed</w:t>
      </w:r>
      <w:r w:rsidRPr="00742A54">
        <w:rPr>
          <w:lang w:val="en-CA"/>
        </w:rPr>
        <w:t xml:space="preserve"> </w:t>
      </w:r>
      <w:r w:rsidR="0010156E" w:rsidRPr="00742A54">
        <w:rPr>
          <w:lang w:val="en-CA"/>
        </w:rPr>
        <w:t>with</w:t>
      </w:r>
      <w:r w:rsidRPr="00742A54">
        <w:rPr>
          <w:lang w:val="en-CA"/>
        </w:rPr>
        <w:t xml:space="preserve"> close relatives.  </w:t>
      </w:r>
      <w:r w:rsidR="007976D3" w:rsidRPr="00742A54">
        <w:rPr>
          <w:lang w:val="en-CA"/>
        </w:rPr>
        <w:t>Several factors, however, may prevent groups from being restricted to</w:t>
      </w:r>
      <w:r w:rsidR="00D73918" w:rsidRPr="00742A54">
        <w:rPr>
          <w:lang w:val="en-CA"/>
        </w:rPr>
        <w:t xml:space="preserve"> only</w:t>
      </w:r>
      <w:r w:rsidR="007976D3" w:rsidRPr="00742A54">
        <w:rPr>
          <w:lang w:val="en-CA"/>
        </w:rPr>
        <w:t xml:space="preserve"> close relatives.  One scenario, for instance</w:t>
      </w:r>
      <w:r w:rsidRPr="00742A54">
        <w:rPr>
          <w:lang w:val="en-CA"/>
        </w:rPr>
        <w:t xml:space="preserve">, </w:t>
      </w:r>
      <w:r w:rsidR="00473175" w:rsidRPr="00742A54">
        <w:rPr>
          <w:lang w:val="en-CA"/>
        </w:rPr>
        <w:t>involves the ecological need to form groups that are larger than the number of available relat</w:t>
      </w:r>
      <w:r w:rsidR="00473175">
        <w:rPr>
          <w:lang w:val="en-CA"/>
        </w:rPr>
        <w:t>ives, either because the fecundity of a species is low (e.g., •••) or the size of the groups that need to be formed is large (e.g., •••)</w:t>
      </w:r>
      <w:r w:rsidR="00A44414">
        <w:rPr>
          <w:lang w:val="en-CA"/>
        </w:rPr>
        <w:t xml:space="preserve"> (Avilés et al. 2004)</w:t>
      </w:r>
      <w:r w:rsidR="00473175">
        <w:rPr>
          <w:lang w:val="en-CA"/>
        </w:rPr>
        <w:t xml:space="preserve">.  </w:t>
      </w:r>
      <w:r w:rsidR="005714D3">
        <w:rPr>
          <w:lang w:val="en-CA"/>
        </w:rPr>
        <w:t xml:space="preserve">It may also be that locating close relatives or building up a group with a sufficiently large number of close relatives </w:t>
      </w:r>
      <w:r w:rsidR="00A44414">
        <w:rPr>
          <w:lang w:val="en-CA"/>
        </w:rPr>
        <w:t>is not practical</w:t>
      </w:r>
      <w:r w:rsidR="005714D3">
        <w:rPr>
          <w:lang w:val="en-CA"/>
        </w:rPr>
        <w:t xml:space="preserve"> </w:t>
      </w:r>
      <w:r w:rsidR="00A44414">
        <w:rPr>
          <w:lang w:val="en-CA"/>
        </w:rPr>
        <w:t>given a limited</w:t>
      </w:r>
      <w:r w:rsidR="008A0376">
        <w:rPr>
          <w:lang w:val="en-CA"/>
        </w:rPr>
        <w:t xml:space="preserve"> time to form groups. </w:t>
      </w:r>
      <w:r w:rsidR="005714D3">
        <w:rPr>
          <w:lang w:val="en-CA"/>
        </w:rPr>
        <w:t xml:space="preserve"> </w:t>
      </w:r>
      <w:commentRangeStart w:id="0"/>
      <w:r w:rsidR="0028234D" w:rsidRPr="007E0C8B">
        <w:rPr>
          <w:highlight w:val="yellow"/>
          <w:lang w:val="en-CA"/>
        </w:rPr>
        <w:t>Additionally</w:t>
      </w:r>
      <w:r w:rsidR="00D73918" w:rsidRPr="007E0C8B">
        <w:rPr>
          <w:highlight w:val="yellow"/>
          <w:lang w:val="en-CA"/>
        </w:rPr>
        <w:t xml:space="preserve"> it may not be possible</w:t>
      </w:r>
      <w:r w:rsidR="0028234D" w:rsidRPr="007E0C8B">
        <w:rPr>
          <w:highlight w:val="yellow"/>
          <w:lang w:val="en-CA"/>
        </w:rPr>
        <w:t xml:space="preserve"> for individuals to</w:t>
      </w:r>
      <w:r w:rsidR="00D73918" w:rsidRPr="007E0C8B">
        <w:rPr>
          <w:highlight w:val="yellow"/>
          <w:lang w:val="en-CA"/>
        </w:rPr>
        <w:t xml:space="preserve"> discriminate close kin from non-relatives.</w:t>
      </w:r>
      <w:r w:rsidR="00D73918">
        <w:rPr>
          <w:lang w:val="en-CA"/>
        </w:rPr>
        <w:t xml:space="preserve"> </w:t>
      </w:r>
      <w:commentRangeEnd w:id="0"/>
      <w:r w:rsidR="00742A54">
        <w:rPr>
          <w:rStyle w:val="CommentReference"/>
        </w:rPr>
        <w:commentReference w:id="0"/>
      </w:r>
      <w:r w:rsidR="00473175">
        <w:rPr>
          <w:lang w:val="en-CA"/>
        </w:rPr>
        <w:t>The kin composition of social groups may thus be largely dictated by demographic and ecological</w:t>
      </w:r>
      <w:r w:rsidR="008A0376">
        <w:rPr>
          <w:lang w:val="en-CA"/>
        </w:rPr>
        <w:t xml:space="preserve"> factors</w:t>
      </w:r>
      <w:r w:rsidR="00473175">
        <w:rPr>
          <w:lang w:val="en-CA"/>
        </w:rPr>
        <w:t>, a possibility that has hardly been considered (</w:t>
      </w:r>
      <w:r w:rsidR="00327924">
        <w:rPr>
          <w:lang w:val="en-CA"/>
        </w:rPr>
        <w:t xml:space="preserve">but see </w:t>
      </w:r>
      <w:r w:rsidR="00473175">
        <w:rPr>
          <w:lang w:val="en-CA"/>
        </w:rPr>
        <w:t>Avilés et al. 2004).</w:t>
      </w:r>
    </w:p>
    <w:p w:rsidR="00B230A4" w:rsidRDefault="00277FAB" w:rsidP="00E541E2">
      <w:pPr>
        <w:spacing w:line="480" w:lineRule="auto"/>
        <w:ind w:firstLine="720"/>
        <w:rPr>
          <w:lang w:val="en-CA"/>
        </w:rPr>
      </w:pPr>
      <w:r>
        <w:rPr>
          <w:lang w:val="en-CA"/>
        </w:rPr>
        <w:t xml:space="preserve">Here we investigate the evolution of kin admission rules in a model where </w:t>
      </w:r>
      <w:r w:rsidR="00895435">
        <w:rPr>
          <w:lang w:val="en-CA"/>
        </w:rPr>
        <w:t xml:space="preserve">cooperative interactions cause group-living </w:t>
      </w:r>
      <w:r>
        <w:rPr>
          <w:lang w:val="en-CA"/>
        </w:rPr>
        <w:t xml:space="preserve">individuals </w:t>
      </w:r>
      <w:r w:rsidR="00895435">
        <w:rPr>
          <w:lang w:val="en-CA"/>
        </w:rPr>
        <w:t xml:space="preserve">to have greater fitness than individuals living solitarily or </w:t>
      </w:r>
      <w:r w:rsidR="00895435">
        <w:rPr>
          <w:lang w:val="en-CA"/>
        </w:rPr>
        <w:lastRenderedPageBreak/>
        <w:t>in v</w:t>
      </w:r>
      <w:r w:rsidR="00511E6B">
        <w:rPr>
          <w:lang w:val="en-CA"/>
        </w:rPr>
        <w:t xml:space="preserve">ery small groups.  We consider </w:t>
      </w:r>
      <w:r w:rsidR="00895435">
        <w:rPr>
          <w:lang w:val="en-CA"/>
        </w:rPr>
        <w:t xml:space="preserve">how the kin composition of social groups evolves in response to demographic and ecological factors such as the intrinsic fecundity of a species and </w:t>
      </w:r>
      <w:r w:rsidR="00587A16">
        <w:rPr>
          <w:lang w:val="en-CA"/>
        </w:rPr>
        <w:t xml:space="preserve">an externally dictated group carrying capacity.  Assuming that cooperative interactions range from mutualistic to highly altruistic, we consider how kinship rules of admission </w:t>
      </w:r>
      <w:r w:rsidR="0098300B">
        <w:rPr>
          <w:lang w:val="en-CA"/>
        </w:rPr>
        <w:t xml:space="preserve">evolve, influencing or being influenced by the </w:t>
      </w:r>
      <w:r w:rsidR="00587A16">
        <w:rPr>
          <w:lang w:val="en-CA"/>
        </w:rPr>
        <w:t xml:space="preserve">level of cooperation that evolves within groups.  </w:t>
      </w:r>
    </w:p>
    <w:p w:rsidR="00B71DA6" w:rsidRDefault="00B71DA6" w:rsidP="006D4DAE">
      <w:pPr>
        <w:spacing w:line="480" w:lineRule="auto"/>
        <w:rPr>
          <w:lang w:val="en-CA"/>
        </w:rPr>
      </w:pPr>
      <w:r>
        <w:rPr>
          <w:lang w:val="en-CA"/>
        </w:rPr>
        <w:tab/>
        <w:t xml:space="preserve">We base our model on the equation proposed by Avilés (1999) where cooperative interactions have a synergistic effect on fitness.  This model has been previously used to study the coevolution between cooperative and grouping tendencies, either among nonrelatives (Avilés et al. 2002) or assuming different kinship structures (Avilés et al. 2004).  While in these models group size evolves in response to the coevolution of grouping and cooperation, here we assume that group size is externally fixed by ecological factors and </w:t>
      </w:r>
      <w:r w:rsidR="00327924">
        <w:rPr>
          <w:lang w:val="en-CA"/>
        </w:rPr>
        <w:t>allow</w:t>
      </w:r>
      <w:r>
        <w:rPr>
          <w:lang w:val="en-CA"/>
        </w:rPr>
        <w:t xml:space="preserve"> instead </w:t>
      </w:r>
      <w:r w:rsidR="002F0E80">
        <w:rPr>
          <w:lang w:val="en-CA"/>
        </w:rPr>
        <w:t xml:space="preserve">the evolution of </w:t>
      </w:r>
      <w:r w:rsidR="00327924">
        <w:rPr>
          <w:lang w:val="en-CA"/>
        </w:rPr>
        <w:t>the degree to which individuals discriminate against kin when becoming associated in social groups</w:t>
      </w:r>
      <w:r>
        <w:rPr>
          <w:lang w:val="en-CA"/>
        </w:rPr>
        <w:t xml:space="preserve">.  </w:t>
      </w:r>
    </w:p>
    <w:p w:rsidR="006F2AD2" w:rsidRDefault="006F2AD2" w:rsidP="00B56912">
      <w:pPr>
        <w:spacing w:line="480" w:lineRule="auto"/>
        <w:ind w:firstLine="720"/>
        <w:rPr>
          <w:b/>
          <w:lang w:val="en-CA"/>
        </w:rPr>
      </w:pPr>
      <w:commentRangeStart w:id="1"/>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commentRangeEnd w:id="1"/>
      <w:r w:rsidR="0007225F">
        <w:rPr>
          <w:rStyle w:val="CommentReference"/>
        </w:rPr>
        <w:commentReference w:id="1"/>
      </w:r>
      <w:r w:rsidR="0038406C">
        <w:rPr>
          <w:lang w:val="en-CA"/>
        </w:rPr>
        <w:t xml:space="preserve">We also find that levels of cooperation, group size, and the kin composition of 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of the groups formed.  </w:t>
      </w:r>
    </w:p>
    <w:p w:rsidR="006D4DAE" w:rsidRDefault="006D4DAE" w:rsidP="000315B5">
      <w:pPr>
        <w:spacing w:line="480" w:lineRule="auto"/>
        <w:rPr>
          <w:b/>
          <w:lang w:val="en-CA"/>
        </w:rPr>
      </w:pPr>
    </w:p>
    <w:p w:rsidR="00BC7068" w:rsidRDefault="00E351A6" w:rsidP="000315B5">
      <w:pPr>
        <w:spacing w:line="480" w:lineRule="auto"/>
        <w:rPr>
          <w:b/>
          <w:lang w:val="en-CA"/>
        </w:rPr>
      </w:pPr>
      <w:r>
        <w:rPr>
          <w:b/>
          <w:lang w:val="en-CA"/>
        </w:rPr>
        <w:t>Methods (</w:t>
      </w:r>
      <w:r w:rsidR="002A3A3E">
        <w:rPr>
          <w:b/>
          <w:lang w:val="en-CA"/>
        </w:rPr>
        <w:t>Julian will write a detailed appendix of the methods if needed</w:t>
      </w:r>
      <w:r>
        <w:rPr>
          <w:b/>
          <w:lang w:val="en-CA"/>
        </w:rPr>
        <w:t>)</w:t>
      </w:r>
    </w:p>
    <w:p w:rsidR="002A3A3E" w:rsidRDefault="002A3A3E" w:rsidP="002A3A3E">
      <w:pPr>
        <w:spacing w:line="480" w:lineRule="auto"/>
        <w:rPr>
          <w:i/>
          <w:lang w:val="en-CA"/>
        </w:rPr>
      </w:pPr>
      <w:commentRangeStart w:id="2"/>
      <w:r w:rsidRPr="00C23D81">
        <w:rPr>
          <w:i/>
          <w:lang w:val="en-CA"/>
        </w:rPr>
        <w:t>The model (</w:t>
      </w:r>
      <w:r>
        <w:rPr>
          <w:i/>
          <w:lang w:val="en-CA"/>
        </w:rPr>
        <w:t xml:space="preserve">methods </w:t>
      </w:r>
      <w:r w:rsidRPr="00C23D81">
        <w:rPr>
          <w:i/>
          <w:lang w:val="en-CA"/>
        </w:rPr>
        <w:t>copied from Julian’s documents</w:t>
      </w:r>
      <w:r>
        <w:rPr>
          <w:i/>
          <w:lang w:val="en-CA"/>
        </w:rPr>
        <w:t xml:space="preserve"> and adapted from Veelen et al. 2010 etc.</w:t>
      </w:r>
      <w:r w:rsidRPr="00C23D81">
        <w:rPr>
          <w:i/>
          <w:lang w:val="en-CA"/>
        </w:rPr>
        <w:t>)</w:t>
      </w:r>
      <w:commentRangeEnd w:id="2"/>
      <w:r w:rsidR="0028234D">
        <w:rPr>
          <w:rStyle w:val="CommentReference"/>
        </w:rPr>
        <w:commentReference w:id="2"/>
      </w:r>
    </w:p>
    <w:p w:rsidR="001359D8" w:rsidRDefault="001359D8" w:rsidP="002A3A3E">
      <w:pPr>
        <w:spacing w:line="480" w:lineRule="auto"/>
        <w:rPr>
          <w:i/>
          <w:lang w:val="en-CA"/>
        </w:rPr>
      </w:pPr>
      <w:r>
        <w:rPr>
          <w:lang w:val="en-CA"/>
        </w:rPr>
        <w:lastRenderedPageBreak/>
        <w:t>In this model we a</w:t>
      </w:r>
      <w:r w:rsidRPr="00013207">
        <w:rPr>
          <w:lang w:val="en-CA"/>
        </w:rPr>
        <w:t>ssume</w:t>
      </w:r>
      <w:r>
        <w:rPr>
          <w:lang w:val="en-CA"/>
        </w:rPr>
        <w:t>d</w:t>
      </w:r>
      <w:r w:rsidRPr="00013207">
        <w:rPr>
          <w:lang w:val="en-CA"/>
        </w:rPr>
        <w:t xml:space="preserve"> that individuals have the possibility to come together in groups in order to perform a task that might be done more efficiently together</w:t>
      </w:r>
      <w:r w:rsidR="001F1E45">
        <w:rPr>
          <w:lang w:val="en-CA"/>
        </w:rPr>
        <w:t xml:space="preserve"> rather</w:t>
      </w:r>
      <w:r w:rsidRPr="00013207">
        <w:rPr>
          <w:lang w:val="en-CA"/>
        </w:rPr>
        <w:t xml:space="preserve"> than alone. </w:t>
      </w:r>
      <w:r>
        <w:rPr>
          <w:lang w:val="en-CA"/>
        </w:rPr>
        <w:t xml:space="preserve"> In this simulation, as in Aviles et al (2002)</w:t>
      </w:r>
      <w:r w:rsidR="001F1E45">
        <w:rPr>
          <w:lang w:val="en-CA"/>
        </w:rPr>
        <w:t>, Aviles</w:t>
      </w:r>
      <w:r>
        <w:rPr>
          <w:lang w:val="en-CA"/>
        </w:rPr>
        <w:t xml:space="preserve"> et al (2004)</w:t>
      </w:r>
      <w:r w:rsidR="001F1E45">
        <w:rPr>
          <w:lang w:val="en-CA"/>
        </w:rPr>
        <w:t xml:space="preserve"> and van </w:t>
      </w:r>
      <w:proofErr w:type="spellStart"/>
      <w:r w:rsidR="001F1E45">
        <w:rPr>
          <w:lang w:val="en-CA"/>
        </w:rPr>
        <w:t>Veelen</w:t>
      </w:r>
      <w:proofErr w:type="spellEnd"/>
      <w:r w:rsidR="001F1E45">
        <w:rPr>
          <w:lang w:val="en-CA"/>
        </w:rPr>
        <w:t xml:space="preserve"> </w:t>
      </w:r>
      <w:r w:rsidR="004D1FD4">
        <w:rPr>
          <w:lang w:val="en-CA"/>
        </w:rPr>
        <w:t>et al (</w:t>
      </w:r>
      <w:r w:rsidR="001F1E45">
        <w:rPr>
          <w:lang w:val="en-CA"/>
        </w:rPr>
        <w:t>2010)</w:t>
      </w:r>
      <w:r>
        <w:rPr>
          <w:lang w:val="en-CA"/>
        </w:rPr>
        <w:t xml:space="preserve">, individuals come together in one-generation breeding </w:t>
      </w:r>
      <w:r w:rsidR="001F1E45">
        <w:rPr>
          <w:lang w:val="en-CA"/>
        </w:rPr>
        <w:t>groups</w:t>
      </w:r>
      <w:r>
        <w:rPr>
          <w:lang w:val="en-CA"/>
        </w:rPr>
        <w:t xml:space="preserve">.  </w:t>
      </w:r>
      <w:r w:rsidR="007E0C8B">
        <w:rPr>
          <w:lang w:val="en-CA"/>
        </w:rPr>
        <w:t xml:space="preserve">Within groups, the extent to which individuals help one another is determined by individually coded “cooperative” tendencies. </w:t>
      </w:r>
      <w:r w:rsidR="007E0C8B" w:rsidRPr="00445A96">
        <w:rPr>
          <w:lang w:val="en-CA"/>
        </w:rPr>
        <w:t>Cooperation increases total group productivity, but lowers the relative fitness of</w:t>
      </w:r>
      <w:r w:rsidR="007E0C8B">
        <w:rPr>
          <w:lang w:val="en-CA"/>
        </w:rPr>
        <w:t xml:space="preserve"> cooperators within their group depending on the cost of cooperation. However this</w:t>
      </w:r>
      <w:r w:rsidR="00836E33">
        <w:rPr>
          <w:lang w:val="en-CA"/>
        </w:rPr>
        <w:t xml:space="preserve"> simulation</w:t>
      </w:r>
      <w:r w:rsidR="007E0C8B">
        <w:rPr>
          <w:lang w:val="en-CA"/>
        </w:rPr>
        <w:t xml:space="preserve"> departs from</w:t>
      </w:r>
      <w:r w:rsidR="00EA58B9">
        <w:rPr>
          <w:lang w:val="en-CA"/>
        </w:rPr>
        <w:t xml:space="preserve"> previous ones as </w:t>
      </w:r>
      <w:r w:rsidR="00836E33">
        <w:rPr>
          <w:lang w:val="en-CA"/>
        </w:rPr>
        <w:t>the</w:t>
      </w:r>
      <w:r w:rsidR="007E0C8B">
        <w:rPr>
          <w:lang w:val="en-CA"/>
        </w:rPr>
        <w:t xml:space="preserve"> admission to groups is controlled by the strength of</w:t>
      </w:r>
      <w:r>
        <w:rPr>
          <w:lang w:val="en-CA"/>
        </w:rPr>
        <w:t xml:space="preserve"> an individual</w:t>
      </w:r>
      <w:r w:rsidR="007E0C8B">
        <w:rPr>
          <w:lang w:val="en-CA"/>
        </w:rPr>
        <w:t>’s genetically coded kin preference as well as the average kin preference of the group members.</w:t>
      </w:r>
      <w:r>
        <w:rPr>
          <w:lang w:val="en-CA"/>
        </w:rPr>
        <w:t xml:space="preserve"> </w:t>
      </w:r>
      <w:r w:rsidR="00836E33">
        <w:rPr>
          <w:lang w:val="en-CA"/>
        </w:rPr>
        <w:t xml:space="preserve"> Both an individual’s cooperative tendencies and strength of kin preference is able to evolve.</w:t>
      </w:r>
    </w:p>
    <w:p w:rsidR="007E0C8B" w:rsidRDefault="007E0C8B" w:rsidP="002A3A3E">
      <w:pPr>
        <w:spacing w:line="480" w:lineRule="auto"/>
        <w:rPr>
          <w:b/>
          <w:lang w:val="en-CA"/>
        </w:rPr>
      </w:pPr>
    </w:p>
    <w:p w:rsidR="001F1E45" w:rsidRPr="007E0C8B" w:rsidRDefault="0028234D" w:rsidP="002A3A3E">
      <w:pPr>
        <w:spacing w:line="480" w:lineRule="auto"/>
        <w:rPr>
          <w:lang w:val="en-CA"/>
        </w:rPr>
      </w:pPr>
      <w:r w:rsidRPr="001F1E45">
        <w:rPr>
          <w:b/>
          <w:lang w:val="en-CA"/>
        </w:rPr>
        <w:t>Per Capita Group Productivity and Relative Fitness within Groups</w:t>
      </w:r>
    </w:p>
    <w:p w:rsidR="001F1E45" w:rsidRPr="007E0C8B" w:rsidRDefault="001F1E45" w:rsidP="002A3A3E">
      <w:pPr>
        <w:spacing w:line="480" w:lineRule="auto"/>
        <w:rPr>
          <w:lang w:val="en-CA"/>
        </w:rPr>
      </w:pPr>
      <w:r w:rsidRPr="007E0C8B">
        <w:rPr>
          <w:lang w:val="en-CA"/>
        </w:rPr>
        <w:t xml:space="preserve">We assume that the number of offspring produce per capita is maximized in groups of intermediate size as this reflects that the benefits </w:t>
      </w:r>
      <w:r w:rsidR="007E0C8B">
        <w:rPr>
          <w:lang w:val="en-CA"/>
        </w:rPr>
        <w:t xml:space="preserve">to an individual </w:t>
      </w:r>
      <w:r w:rsidRPr="007E0C8B">
        <w:rPr>
          <w:lang w:val="en-CA"/>
        </w:rPr>
        <w:t>of being</w:t>
      </w:r>
      <w:r w:rsidR="007E0C8B">
        <w:rPr>
          <w:lang w:val="en-CA"/>
        </w:rPr>
        <w:t xml:space="preserve"> a group</w:t>
      </w:r>
      <w:r w:rsidRPr="007E0C8B">
        <w:rPr>
          <w:lang w:val="en-CA"/>
        </w:rPr>
        <w:t xml:space="preserve"> (e</w:t>
      </w:r>
      <w:r w:rsidR="00EA58B9">
        <w:rPr>
          <w:lang w:val="en-CA"/>
        </w:rPr>
        <w:t>.g. protection from predators, greater foraging success</w:t>
      </w:r>
      <w:r w:rsidRPr="007E0C8B">
        <w:rPr>
          <w:lang w:val="en-CA"/>
        </w:rPr>
        <w:t>) is balanced by the costs (e.g. crowding, resource competition)</w:t>
      </w:r>
    </w:p>
    <w:p w:rsidR="00836E33" w:rsidRPr="00836E33" w:rsidRDefault="001359D8" w:rsidP="001359D8">
      <w:pPr>
        <w:autoSpaceDE w:val="0"/>
        <w:autoSpaceDN w:val="0"/>
        <w:adjustRightInd w:val="0"/>
        <w:spacing w:after="0" w:line="480" w:lineRule="auto"/>
        <w:rPr>
          <w:lang w:val="en-CA"/>
        </w:rPr>
      </w:pPr>
      <w:r w:rsidRPr="008B1AE2">
        <w:rPr>
          <w:lang w:val="en-CA"/>
        </w:rPr>
        <w:t xml:space="preserve">Following </w:t>
      </w:r>
      <w:r>
        <w:rPr>
          <w:lang w:val="en-CA"/>
        </w:rPr>
        <w:t>(</w:t>
      </w:r>
      <w:r w:rsidRPr="008B1AE2">
        <w:rPr>
          <w:lang w:val="en-CA"/>
        </w:rPr>
        <w:t>Avilés, 1999</w:t>
      </w:r>
      <w:r>
        <w:rPr>
          <w:lang w:val="en-CA"/>
        </w:rPr>
        <w:t>), (</w:t>
      </w:r>
      <w:r w:rsidRPr="008B1AE2">
        <w:rPr>
          <w:lang w:val="en-CA"/>
        </w:rPr>
        <w:t>Avilés, 2002</w:t>
      </w:r>
      <w:r>
        <w:rPr>
          <w:lang w:val="en-CA"/>
        </w:rPr>
        <w:t>), (</w:t>
      </w:r>
      <w:r w:rsidRPr="008B1AE2">
        <w:rPr>
          <w:lang w:val="en-CA"/>
        </w:rPr>
        <w:t>Avilés et al., 2002</w:t>
      </w:r>
      <w:r>
        <w:rPr>
          <w:lang w:val="en-CA"/>
        </w:rPr>
        <w:t>), (</w:t>
      </w:r>
      <w:r w:rsidRPr="008B1AE2">
        <w:rPr>
          <w:lang w:val="en-CA"/>
        </w:rPr>
        <w:t>Avilés et al., 2004</w:t>
      </w:r>
      <w:r>
        <w:rPr>
          <w:lang w:val="en-CA"/>
        </w:rPr>
        <w:t>) and (van Veelen 2010)</w:t>
      </w:r>
      <w:r w:rsidRPr="008B1AE2">
        <w:rPr>
          <w:lang w:val="en-CA"/>
        </w:rPr>
        <w:t xml:space="preserve"> we</w:t>
      </w:r>
      <w:r w:rsidR="001F1E45">
        <w:rPr>
          <w:lang w:val="en-CA"/>
        </w:rPr>
        <w:t xml:space="preserve"> therefore</w:t>
      </w:r>
      <w:r w:rsidRPr="008B1AE2">
        <w:rPr>
          <w:lang w:val="en-CA"/>
        </w:rPr>
        <w:t xml:space="preserve"> assume that the number of offspring produced by an individual is a function of the size of the group it is in, of the cooperativeness of the other group members</w:t>
      </w:r>
      <w:r>
        <w:rPr>
          <w:lang w:val="en-CA"/>
        </w:rPr>
        <w:t xml:space="preserve"> within that group and of the cooperativeness of </w:t>
      </w:r>
      <w:r w:rsidRPr="008B1AE2">
        <w:rPr>
          <w:lang w:val="en-CA"/>
        </w:rPr>
        <w:t>the individual itself</w:t>
      </w:r>
      <w:r>
        <w:rPr>
          <w:lang w:val="en-CA"/>
        </w:rPr>
        <w:t xml:space="preserve"> using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770"/>
      </w:tblGrid>
      <w:tr w:rsidR="001B4E5E" w:rsidTr="001B4E5E">
        <w:tc>
          <w:tcPr>
            <w:tcW w:w="8472" w:type="dxa"/>
          </w:tcPr>
          <w:p w:rsidR="001B4E5E" w:rsidRPr="001B4E5E" w:rsidRDefault="00AB5AF6"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rsidR="001B4E5E" w:rsidRDefault="001B4E5E" w:rsidP="001359D8">
            <w:pPr>
              <w:autoSpaceDE w:val="0"/>
              <w:autoSpaceDN w:val="0"/>
              <w:adjustRightInd w:val="0"/>
              <w:spacing w:line="480" w:lineRule="auto"/>
              <w:rPr>
                <w:rFonts w:cs="CMR10"/>
              </w:rPr>
            </w:pPr>
            <w:r>
              <w:rPr>
                <w:rFonts w:cs="CMR10"/>
              </w:rPr>
              <w:t>(1)</w:t>
            </w:r>
          </w:p>
        </w:tc>
      </w:tr>
    </w:tbl>
    <w:p w:rsidR="0028234D" w:rsidRDefault="001F1E45" w:rsidP="002A3A3E">
      <w:pPr>
        <w:spacing w:line="480" w:lineRule="auto"/>
        <w:rPr>
          <w:lang w:val="en-CA"/>
        </w:rPr>
      </w:pPr>
      <w:r>
        <w:rPr>
          <w:lang w:val="en-CA"/>
        </w:rPr>
        <w:t>where n is the size of the group</w:t>
      </w:r>
      <w:r w:rsidR="00313517">
        <w:rPr>
          <w:lang w:val="en-CA"/>
        </w:rPr>
        <w:t xml:space="preserve">, r is the intrinsic rate of growth parameter, c is the inverse of the group carrying capacity (so the smaller c, the larger the group carrying capacity), </w:t>
      </w:r>
      <w:r w:rsidR="00836E33">
        <w:rPr>
          <w:lang w:val="en-CA"/>
        </w:rPr>
        <w:t>β</w:t>
      </w:r>
      <w:r w:rsidR="00BE7152">
        <w:rPr>
          <w:lang w:val="en-CA"/>
        </w:rPr>
        <w:t xml:space="preserve"> is the cost of cooperation, controlling the extent to which cooperative interactions are mutualistic (β=0) versus altruistic (β&gt;0) and</w:t>
      </w:r>
      <w:r w:rsidR="00313517">
        <w:rPr>
          <w:lang w:val="en-CA"/>
        </w:rPr>
        <w:t xml:space="preserve">  </w:t>
      </w:r>
      <w:r w:rsidR="00836E33">
        <w:rPr>
          <w:rFonts w:cs="CMMI10"/>
        </w:rPr>
        <w:sym w:font="Mathematica1" w:char="F067"/>
      </w:r>
      <w:r w:rsidR="00836E33">
        <w:rPr>
          <w:rFonts w:cs="CMMI10"/>
          <w:vertAlign w:val="subscript"/>
        </w:rPr>
        <w:t xml:space="preserve"> </w:t>
      </w:r>
      <w:r w:rsidR="00836E33">
        <w:rPr>
          <w:lang w:val="en-CA"/>
        </w:rPr>
        <w:t>rep</w:t>
      </w:r>
      <w:r w:rsidR="00EA58B9">
        <w:rPr>
          <w:lang w:val="en-CA"/>
        </w:rPr>
        <w:t>resents cooperative tendencies which range</w:t>
      </w:r>
      <w:r w:rsidR="00836E33">
        <w:rPr>
          <w:lang w:val="en-CA"/>
        </w:rPr>
        <w:t xml:space="preserve"> </w:t>
      </w:r>
      <w:r w:rsidR="00313517">
        <w:rPr>
          <w:lang w:val="en-CA"/>
        </w:rPr>
        <w:t>between 0 and 1</w:t>
      </w:r>
      <w:r w:rsidR="003670E3">
        <w:rPr>
          <w:lang w:val="en-CA"/>
        </w:rPr>
        <w:t xml:space="preserve">.  </w:t>
      </w:r>
      <w:r w:rsidR="00836E33">
        <w:rPr>
          <w:lang w:val="en-CA"/>
        </w:rPr>
        <w:t xml:space="preserve">Therefore </w:t>
      </w:r>
      <w:r w:rsidR="00836E33">
        <w:rPr>
          <w:rFonts w:cs="CMMI10"/>
        </w:rPr>
        <w:lastRenderedPageBreak/>
        <w:sym w:font="Mathematica1" w:char="F067"/>
      </w:r>
      <w:proofErr w:type="spellStart"/>
      <w:r w:rsidR="00836E33" w:rsidRPr="00836E33">
        <w:rPr>
          <w:vertAlign w:val="subscript"/>
          <w:lang w:val="en-CA"/>
        </w:rPr>
        <w:t>i</w:t>
      </w:r>
      <w:proofErr w:type="spellEnd"/>
      <w:r w:rsidR="00836E33">
        <w:rPr>
          <w:lang w:val="en-CA"/>
        </w:rPr>
        <w:t xml:space="preserve"> </w:t>
      </w:r>
      <w:proofErr w:type="gramStart"/>
      <w:r w:rsidR="00836E33">
        <w:rPr>
          <w:lang w:val="en-CA"/>
        </w:rPr>
        <w:t>is</w:t>
      </w:r>
      <w:proofErr w:type="gramEnd"/>
      <w:r w:rsidR="00EA58B9">
        <w:rPr>
          <w:lang w:val="en-CA"/>
        </w:rPr>
        <w:t xml:space="preserve"> the cooperative tendency</w:t>
      </w:r>
      <w:r w:rsidR="003670E3">
        <w:rPr>
          <w:lang w:val="en-CA"/>
        </w:rPr>
        <w:t xml:space="preserve">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is the average cooperative tendencies within the group.</w:t>
      </w:r>
      <w:r w:rsidR="003B1B7A">
        <w:rPr>
          <w:lang w:val="en-CA"/>
        </w:rPr>
        <w:t xml:space="preserve"> </w:t>
      </w:r>
    </w:p>
    <w:p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Pr>
          <w:lang w:val="en-CA"/>
        </w:rPr>
        <w:t>e</w:t>
      </w:r>
      <w:r w:rsidR="003670E3">
        <w:rPr>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w:t>
      </w:r>
      <w:r w:rsidR="00EA58B9">
        <w:rPr>
          <w:lang w:val="en-CA"/>
        </w:rPr>
        <w:t>teractions with conspecifics</w:t>
      </w:r>
      <w:proofErr w:type="gramStart"/>
      <w:r w:rsidR="00EA58B9">
        <w:rPr>
          <w:lang w:val="en-CA"/>
        </w:rPr>
        <w:t xml:space="preserve">, </w:t>
      </w:r>
      <w:r w:rsidR="003670E3">
        <w:rPr>
          <w:lang w:val="en-CA"/>
        </w:rPr>
        <w:t xml:space="preserve"> e</w:t>
      </w:r>
      <w:proofErr w:type="gramEnd"/>
      <w:r w:rsidR="003670E3">
        <w:rPr>
          <w:vertAlign w:val="superscript"/>
          <w:lang w:val="en-CA"/>
        </w:rPr>
        <w:t>-</w:t>
      </w:r>
      <w:proofErr w:type="spellStart"/>
      <w:r w:rsidR="003670E3">
        <w:rPr>
          <w:vertAlign w:val="superscript"/>
          <w:lang w:val="en-CA"/>
        </w:rPr>
        <w:t>cn</w:t>
      </w:r>
      <w:proofErr w:type="spellEnd"/>
      <w:r w:rsidR="003670E3">
        <w:rPr>
          <w:lang w:val="en-CA"/>
        </w:rPr>
        <w:t xml:space="preserve"> represents the negative effects of grouping</w:t>
      </w:r>
      <w:r w:rsidR="003B1B7A">
        <w:rPr>
          <w:lang w:val="en-CA"/>
        </w:rPr>
        <w:t xml:space="preserve"> on an individual’s reproductive </w:t>
      </w:r>
      <w:r>
        <w:rPr>
          <w:lang w:val="en-CA"/>
        </w:rPr>
        <w:t>output and</w:t>
      </w:r>
      <w:r w:rsidR="003B1B7A">
        <w:rPr>
          <w:lang w:val="en-CA"/>
        </w:rPr>
        <w:t xml:space="preserve">  </w:t>
      </w:r>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rsidR="003670E3" w:rsidRDefault="003670E3" w:rsidP="002A3A3E">
      <w:pPr>
        <w:spacing w:line="480" w:lineRule="auto"/>
        <w:rPr>
          <w:lang w:val="en-CA"/>
        </w:rPr>
      </w:pPr>
    </w:p>
    <w:p w:rsidR="001F1E45" w:rsidRDefault="001F1E45" w:rsidP="001F1E45">
      <w:pPr>
        <w:autoSpaceDE w:val="0"/>
        <w:autoSpaceDN w:val="0"/>
        <w:adjustRightInd w:val="0"/>
        <w:spacing w:after="0" w:line="480" w:lineRule="auto"/>
        <w:rPr>
          <w:rFonts w:cs="CMR10"/>
          <w:b/>
        </w:rPr>
      </w:pPr>
      <w:r w:rsidRPr="003B1B7A">
        <w:rPr>
          <w:rFonts w:cs="CMR10"/>
          <w:b/>
        </w:rPr>
        <w:t>Genetic and breeding systems</w:t>
      </w:r>
    </w:p>
    <w:p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w:t>
      </w:r>
      <w:r w:rsidR="00AC558E">
        <w:rPr>
          <w:rFonts w:cs="CMR10"/>
        </w:rPr>
        <w:t>ypic values between 0.0 and 1.0</w:t>
      </w:r>
      <w:r w:rsidR="006D3C3B">
        <w:rPr>
          <w:rFonts w:cs="CMR10"/>
        </w:rPr>
        <w:t>, which is the proportion</w:t>
      </w:r>
      <w:r w:rsidR="001F1E45">
        <w:rPr>
          <w:rFonts w:cs="CMR10"/>
        </w:rPr>
        <w:t xml:space="preserve"> of 1’s in a diploid complement. Haploid gametes are procured through processes mimicking meiosi</w:t>
      </w:r>
      <w:r w:rsidR="006D3C3B">
        <w:rPr>
          <w:rFonts w:cs="CMR10"/>
        </w:rPr>
        <w:t>s and recombination. Mutation occurs</w:t>
      </w:r>
      <w:r w:rsidR="001F1E45">
        <w:rPr>
          <w:rFonts w:cs="CMR10"/>
        </w:rPr>
        <w:t xml:space="preserve"> at a rate of 10</w:t>
      </w:r>
      <w:r w:rsidR="001F1E45">
        <w:rPr>
          <w:rFonts w:cs="CMR10"/>
          <w:vertAlign w:val="superscript"/>
        </w:rPr>
        <w:t>-2</w:t>
      </w:r>
      <w:r w:rsidR="001F1E45">
        <w:rPr>
          <w:rFonts w:cs="CMR10"/>
        </w:rPr>
        <w:t xml:space="preserve"> per locus per generation. It is implemented through an inversion/translocation mechanism to avoid bias agains</w:t>
      </w:r>
      <w:r w:rsidR="003871B8">
        <w:rPr>
          <w:rFonts w:cs="CMR10"/>
        </w:rPr>
        <w:t>t the most common allele that</w:t>
      </w:r>
      <w:r w:rsidR="001F1E45">
        <w:rPr>
          <w:rFonts w:cs="CMR10"/>
        </w:rPr>
        <w:t xml:space="preserve"> occurs by simply mutating randomly chosen sites to the opposite allele.</w:t>
      </w:r>
    </w:p>
    <w:p w:rsidR="001F1E45" w:rsidRDefault="001F1E45" w:rsidP="001F1E45">
      <w:pPr>
        <w:autoSpaceDE w:val="0"/>
        <w:autoSpaceDN w:val="0"/>
        <w:adjustRightInd w:val="0"/>
        <w:spacing w:after="0" w:line="480" w:lineRule="auto"/>
        <w:rPr>
          <w:rFonts w:cs="CMR10"/>
        </w:rPr>
      </w:pPr>
    </w:p>
    <w:p w:rsidR="001F1E45" w:rsidRPr="00A55552" w:rsidRDefault="001F1E45" w:rsidP="001F1E45">
      <w:pPr>
        <w:autoSpaceDE w:val="0"/>
        <w:autoSpaceDN w:val="0"/>
        <w:adjustRightInd w:val="0"/>
        <w:spacing w:after="0" w:line="480" w:lineRule="auto"/>
        <w:rPr>
          <w:rFonts w:cs="CMR10"/>
          <w:vertAlign w:val="superscript"/>
        </w:rPr>
      </w:pPr>
      <w:r>
        <w:rPr>
          <w:rFonts w:cs="CMR10"/>
        </w:rPr>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selfing is avoided and the system is equivalent to a two-sex system in which males are only able to fertilize eggs. This model therefore replicates species with outbreed breeding systems, such as those where males move between groups </w:t>
      </w:r>
      <w:r w:rsidR="006D3C3B">
        <w:rPr>
          <w:rFonts w:cs="CMR10"/>
        </w:rPr>
        <w:t>or where</w:t>
      </w:r>
      <w:r w:rsidR="003871B8">
        <w:rPr>
          <w:rFonts w:cs="CMR10"/>
        </w:rPr>
        <w:t xml:space="preserve"> </w:t>
      </w:r>
      <w:r>
        <w:rPr>
          <w:rFonts w:cs="CMR10"/>
        </w:rPr>
        <w:t>mating takes place be</w:t>
      </w:r>
      <w:r w:rsidR="006D3C3B">
        <w:rPr>
          <w:rFonts w:cs="CMR10"/>
        </w:rPr>
        <w:t xml:space="preserve">fore the group formation phase </w:t>
      </w:r>
      <w:r>
        <w:rPr>
          <w:rFonts w:cs="CMR10"/>
        </w:rPr>
        <w:t>(reference)</w:t>
      </w:r>
      <w:r w:rsidR="006D3C3B">
        <w:rPr>
          <w:rFonts w:cs="CMR10"/>
        </w:rPr>
        <w:t>.</w:t>
      </w:r>
      <w:r>
        <w:rPr>
          <w:rFonts w:cs="CMR10"/>
        </w:rPr>
        <w:t xml:space="preserve">  However this model is not appropriate for organisms characterised by inbred social groups such as naked mole rats </w:t>
      </w:r>
      <w:r w:rsidR="00573EB0">
        <w:rPr>
          <w:rFonts w:cs="CMR10"/>
        </w:rPr>
        <w:fldChar w:fldCharType="begin"/>
      </w:r>
      <w:r>
        <w:rPr>
          <w:rFonts w:cs="CMR10"/>
        </w:rPr>
        <w:instrText xml:space="preserve"> ADDIN ZOTERO_ITEM CSL_CITATION {"citationID":"fWlc4yaC","properties":{"formattedCitation":"(Faulkes et al. 1997; Burland et al. 2002)","plainCitation":"(Faulkes et al. 1997; Burland et al. 2002)"},"citationItems":[{"id":606,"uris":["http://zotero.org/users/701671/items/A2PRFUA8"],"uri":["http://zotero.org/users/701671/items/A2PRFUA8"],"itemData":{"id":606,"type":"article-journal","title":"Micro- and macrogeographical genetic structure of colonies of naked mole-rats Heterocephalus glaber","container-title":"Molecular Ecology","page":"615–628","volume":"6","issue":"7","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language":"en","author":[{"family":"Faulkes","given":"C. G."},{"family":"Abbott","given":"D. H."},{"family":"O'Brien","given":"H. P."},{"family":"Lau","given":"L."},{"family":"Roy","given":"M. R."},{"family":"Wayne","given":"R. K."},{"family":"Bruford","given":"M. W."}],"issued":{"year":1997},"accessed":{"year":2012,"month":12,"day":5},"page-first":"615–628"}},{"id":608,"uris":["http://zotero.org/users/701671/items/WRRTNM3N"],"uri":["http://zotero.org/users/701671/items/WRRTNM3N"],"itemData":{"id":608,"type":"article-journal","title":"Eusociality in African mole-rats: new insights from patterns of genetic relatedness in the Damaraland mole-rat (Cryptomys damarensis)","container-title":"Proceedings of the Royal Society of London. Series B: Biological Sciences","page":"1025-1030","volume":"269","issue":"1495","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shortTitle":"Eusociality in African mole-rats","journalAbbreviation":"Proc. R. Soc. Lond. B","language":"en","author":[{"family":"Burland","given":"Tamsin M."},{"family":"Bennett","given":"Nigel C."},{"family":"Jarvis","given":"Jennifer U. M."},{"family":"Faulkes","given":"Christopher G."}],"issued":{"year":2002,"month":5,"day":22},"accessed":{"year":2012,"month":12,"day":5},"page-first":"1025"}}],"schema":"https://github.com/citation-style-language/schema/raw/master/csl-citation.json"} </w:instrText>
      </w:r>
      <w:r w:rsidR="00573EB0">
        <w:rPr>
          <w:rFonts w:cs="CMR10"/>
        </w:rPr>
        <w:fldChar w:fldCharType="separate"/>
      </w:r>
      <w:r w:rsidRPr="00804B52">
        <w:rPr>
          <w:rFonts w:ascii="Calibri" w:hAnsi="Calibri"/>
        </w:rPr>
        <w:t>(Faulkes et al. 1997; Burland et al. 2002)</w:t>
      </w:r>
      <w:r w:rsidR="00573EB0">
        <w:rPr>
          <w:rFonts w:cs="CMR10"/>
        </w:rPr>
        <w:fldChar w:fldCharType="end"/>
      </w:r>
      <w:r>
        <w:rPr>
          <w:rFonts w:cs="CMR10"/>
        </w:rPr>
        <w:t xml:space="preserve"> or social spiders </w:t>
      </w:r>
      <w:r w:rsidR="00573EB0">
        <w:rPr>
          <w:rFonts w:cs="CMR10"/>
        </w:rPr>
        <w:fldChar w:fldCharType="begin"/>
      </w:r>
      <w:r>
        <w:rPr>
          <w:rFonts w:cs="CMR10"/>
        </w:rPr>
        <w:instrText xml:space="preserve"> ADDIN ZOTERO_ITEM CSL_CITATION {"citationID":"rz9MgwS5","properties":{"formattedCitation":"(Aviles 1997)","plainCitation":"(Aviles 1997)"},"citationItems":[{"id":76,"uris":["http://zotero.org/users/701671/items/KWTA9QKH"],"uri":["http://zotero.org/users/701671/items/KWTA9QKH"],"itemData":{"id":76,"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year":1997},"page-first":"476"}}],"schema":"https://github.com/citation-style-language/schema/raw/master/csl-citation.json"} </w:instrText>
      </w:r>
      <w:r w:rsidR="00573EB0">
        <w:rPr>
          <w:rFonts w:cs="CMR10"/>
        </w:rPr>
        <w:fldChar w:fldCharType="separate"/>
      </w:r>
      <w:r w:rsidRPr="00804B52">
        <w:rPr>
          <w:rFonts w:ascii="Calibri" w:hAnsi="Calibri"/>
        </w:rPr>
        <w:t>(Aviles 1997)</w:t>
      </w:r>
      <w:r w:rsidR="00573EB0">
        <w:rPr>
          <w:rFonts w:cs="CMR10"/>
        </w:rPr>
        <w:fldChar w:fldCharType="end"/>
      </w:r>
      <w:r>
        <w:rPr>
          <w:rFonts w:cs="CMR10"/>
        </w:rPr>
        <w:t xml:space="preserve">. To facilitate relatedness calculations, all offspring in a clutch are sired by the same father. </w:t>
      </w:r>
    </w:p>
    <w:p w:rsidR="0028234D" w:rsidRDefault="0028234D" w:rsidP="002A3A3E">
      <w:pPr>
        <w:spacing w:line="480" w:lineRule="auto"/>
        <w:rPr>
          <w:lang w:val="en-CA"/>
        </w:rPr>
      </w:pPr>
    </w:p>
    <w:p w:rsidR="0028234D" w:rsidRPr="003871B8" w:rsidRDefault="0028234D" w:rsidP="002A3A3E">
      <w:pPr>
        <w:spacing w:line="480" w:lineRule="auto"/>
        <w:rPr>
          <w:b/>
          <w:lang w:val="en-CA"/>
        </w:rPr>
      </w:pPr>
      <w:r w:rsidRPr="003871B8">
        <w:rPr>
          <w:b/>
          <w:lang w:val="en-CA"/>
        </w:rPr>
        <w:t>Group Formation</w:t>
      </w:r>
    </w:p>
    <w:p w:rsidR="001F1E45" w:rsidRDefault="001F1E45" w:rsidP="001F1E45">
      <w:pPr>
        <w:spacing w:line="480" w:lineRule="auto"/>
        <w:rPr>
          <w:rFonts w:cs="CMR10"/>
        </w:rPr>
      </w:pPr>
      <w:r w:rsidRPr="00EA400D">
        <w:rPr>
          <w:rFonts w:cs="CMR10"/>
        </w:rPr>
        <w:t>Groups are formed by accretion.</w:t>
      </w:r>
      <w:r w:rsidR="00A53682">
        <w:rPr>
          <w:rFonts w:cs="CMR10"/>
        </w:rPr>
        <w:t xml:space="preserve"> The group formation phase involves individual leaving the global pool </w:t>
      </w:r>
      <w:r w:rsidR="009140C5">
        <w:rPr>
          <w:rFonts w:cs="CMR10"/>
        </w:rPr>
        <w:t xml:space="preserve">and </w:t>
      </w:r>
      <w:r w:rsidR="00A53682">
        <w:rPr>
          <w:rFonts w:cs="CMR10"/>
        </w:rPr>
        <w:t>one at a time</w:t>
      </w:r>
      <w:ins w:id="3" w:author="Julian Garcia" w:date="2012-12-17T15:25:00Z">
        <w:r w:rsidR="000F1F6C">
          <w:rPr>
            <w:rFonts w:cs="CMR10"/>
          </w:rPr>
          <w:t xml:space="preserve"> at random</w:t>
        </w:r>
      </w:ins>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n any 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ins w:id="4" w:author="Julian Garcia" w:date="2012-12-17T15:25:00Z">
        <w:r w:rsidR="000F1F6C">
          <w:rPr>
            <w:rFonts w:cs="CMR10"/>
          </w:rPr>
          <w:t xml:space="preserve"> Note that since individuals are chosen at ra</w:t>
        </w:r>
      </w:ins>
      <w:ins w:id="5" w:author="Julian Garcia" w:date="2012-12-17T15:31:00Z">
        <w:r w:rsidR="00C469A7">
          <w:rPr>
            <w:rFonts w:cs="CMR10"/>
          </w:rPr>
          <w:t>n</w:t>
        </w:r>
      </w:ins>
      <w:ins w:id="6" w:author="Julian Garcia" w:date="2012-12-17T15:25:00Z">
        <w:r w:rsidR="000F1F6C">
          <w:rPr>
            <w:rFonts w:cs="CMR10"/>
          </w:rPr>
          <w:t>dom to join groups, this procedure does not bias selection.</w:t>
        </w:r>
      </w:ins>
    </w:p>
    <w:p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3871B8" w:rsidTr="00C469A7">
        <w:tc>
          <w:tcPr>
            <w:tcW w:w="8755" w:type="dxa"/>
            <w:vAlign w:val="center"/>
          </w:tcPr>
          <w:p w:rsidR="003871B8" w:rsidRDefault="00AB5AF6"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rsidR="003871B8" w:rsidRDefault="003871B8" w:rsidP="00C469A7">
            <w:pPr>
              <w:autoSpaceDE w:val="0"/>
              <w:autoSpaceDN w:val="0"/>
              <w:adjustRightInd w:val="0"/>
              <w:spacing w:line="480" w:lineRule="auto"/>
              <w:jc w:val="center"/>
              <w:rPr>
                <w:rFonts w:cs="CMR10"/>
              </w:rPr>
            </w:pPr>
            <w:r>
              <w:rPr>
                <w:rFonts w:cs="CMR10"/>
              </w:rPr>
              <w:t>(2)</w:t>
            </w:r>
          </w:p>
        </w:tc>
      </w:tr>
    </w:tbl>
    <w:p w:rsidR="003871B8" w:rsidRDefault="003871B8" w:rsidP="001F1E45">
      <w:pPr>
        <w:autoSpaceDE w:val="0"/>
        <w:autoSpaceDN w:val="0"/>
        <w:adjustRightInd w:val="0"/>
        <w:spacing w:after="0" w:line="480" w:lineRule="auto"/>
        <w:rPr>
          <w:rFonts w:cs="CMR10"/>
          <w:i/>
        </w:rPr>
      </w:pPr>
    </w:p>
    <w:p w:rsidR="003871B8" w:rsidRPr="00C23D81" w:rsidRDefault="003871B8" w:rsidP="001F1E45">
      <w:pPr>
        <w:autoSpaceDE w:val="0"/>
        <w:autoSpaceDN w:val="0"/>
        <w:adjustRightInd w:val="0"/>
        <w:spacing w:after="0" w:line="480" w:lineRule="auto"/>
        <w:rPr>
          <w:rFonts w:cs="CMR10"/>
          <w:i/>
        </w:rPr>
      </w:pPr>
    </w:p>
    <w:p w:rsidR="001F1E45" w:rsidRDefault="00275146" w:rsidP="001F1E45">
      <w:pPr>
        <w:autoSpaceDE w:val="0"/>
        <w:autoSpaceDN w:val="0"/>
        <w:adjustRightInd w:val="0"/>
        <w:spacing w:after="0" w:line="480" w:lineRule="auto"/>
        <w:rPr>
          <w:rFonts w:cs="CMR10"/>
        </w:rPr>
      </w:pPr>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between. </w:t>
      </w:r>
      <w:r>
        <w:rPr>
          <w:rFonts w:cs="CMR10"/>
        </w:rPr>
        <w:t xml:space="preserve">This </w:t>
      </w:r>
      <w:r w:rsidRPr="00C23D81">
        <w:rPr>
          <w:rFonts w:cs="CMR10"/>
        </w:rPr>
        <w:t>ensures that the group size does not explode, and is slightly above the optimal group size</w:t>
      </w:r>
      <w:r>
        <w:rPr>
          <w:rFonts w:cs="CMR10"/>
        </w:rPr>
        <w:t xml:space="preserve">, as is often observed in natural populations (ref see </w:t>
      </w:r>
      <w:proofErr w:type="spellStart"/>
      <w:r>
        <w:rPr>
          <w:rFonts w:cs="CMR10"/>
        </w:rPr>
        <w:t>Giraldeau</w:t>
      </w:r>
      <w:proofErr w:type="spellEnd"/>
      <w:r>
        <w:rPr>
          <w:rFonts w:cs="CMR10"/>
        </w:rPr>
        <w:t xml:space="preserve"> 1988)</w:t>
      </w:r>
      <w:r w:rsidRPr="00C23D81">
        <w:rPr>
          <w:rFonts w:cs="CMR10"/>
        </w:rPr>
        <w:t>.</w:t>
      </w:r>
    </w:p>
    <w:p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B560CE" w:rsidTr="00C469A7">
        <w:tc>
          <w:tcPr>
            <w:tcW w:w="8755" w:type="dxa"/>
            <w:vAlign w:val="center"/>
          </w:tcPr>
          <w:p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rsidR="00B560CE" w:rsidRDefault="00B560CE" w:rsidP="00C469A7">
            <w:pPr>
              <w:autoSpaceDE w:val="0"/>
              <w:autoSpaceDN w:val="0"/>
              <w:adjustRightInd w:val="0"/>
              <w:spacing w:line="480" w:lineRule="auto"/>
              <w:jc w:val="center"/>
              <w:rPr>
                <w:rFonts w:cs="CMMI10"/>
              </w:rPr>
            </w:pPr>
            <w:r>
              <w:rPr>
                <w:rFonts w:cs="CMMI10"/>
              </w:rPr>
              <w:t>(3)</w:t>
            </w:r>
          </w:p>
        </w:tc>
      </w:tr>
    </w:tbl>
    <w:p w:rsidR="001F1E45" w:rsidRDefault="001F1E45" w:rsidP="001F1E45">
      <w:pPr>
        <w:autoSpaceDE w:val="0"/>
        <w:autoSpaceDN w:val="0"/>
        <w:adjustRightInd w:val="0"/>
        <w:spacing w:after="0" w:line="480" w:lineRule="auto"/>
        <w:rPr>
          <w:rFonts w:cs="CMR10"/>
        </w:rPr>
      </w:pPr>
    </w:p>
    <w:p w:rsidR="006D3C3B" w:rsidRDefault="00204F0F" w:rsidP="006D3C3B">
      <w:pPr>
        <w:spacing w:line="480" w:lineRule="auto"/>
      </w:pPr>
      <w:proofErr w:type="gramStart"/>
      <w:r>
        <w:rPr>
          <w:rFonts w:cs="CMR10"/>
        </w:rPr>
        <w:lastRenderedPageBreak/>
        <w:t>where</w:t>
      </w:r>
      <w:proofErr w:type="gramEnd"/>
      <w:r>
        <w:rPr>
          <w:rFonts w:cs="CMR10"/>
        </w:rPr>
        <w:t xml:space="preserve"> </w:t>
      </w:r>
      <w:proofErr w:type="spellStart"/>
      <w:r w:rsidR="00E552ED">
        <w:rPr>
          <w:rFonts w:cs="CMR10"/>
        </w:rPr>
        <w:t>R</w:t>
      </w:r>
      <w:r w:rsidR="00E552ED">
        <w:rPr>
          <w:rFonts w:cs="CMR10"/>
          <w:vertAlign w:val="subscript"/>
        </w:rPr>
        <w:t>ij</w:t>
      </w:r>
      <w:proofErr w:type="spellEnd"/>
      <w:r w:rsidR="00E552ED">
        <w:rPr>
          <w:rFonts w:cs="CMR10"/>
        </w:rPr>
        <w:t xml:space="preserve"> is the relatedness of individual </w:t>
      </w:r>
      <w:proofErr w:type="spellStart"/>
      <w:r w:rsidR="00E552ED">
        <w:rPr>
          <w:rFonts w:cs="CMR10"/>
        </w:rPr>
        <w:t>i</w:t>
      </w:r>
      <w:proofErr w:type="spellEnd"/>
      <w:r w:rsidR="00E552ED">
        <w:rPr>
          <w:rFonts w:cs="CMR10"/>
        </w:rPr>
        <w:t xml:space="preserve"> to j</w:t>
      </w:r>
      <w:r>
        <w:rPr>
          <w:rFonts w:cs="CMR10"/>
        </w:rPr>
        <w:t xml:space="preserve">, m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j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commentRangeStart w:id="7"/>
      <w:proofErr w:type="spellStart"/>
      <w:r>
        <w:rPr>
          <w:rFonts w:eastAsiaTheme="minorEastAsia" w:cs="CMR10"/>
        </w:rPr>
        <w:t>i</w:t>
      </w:r>
      <w:commentRangeEnd w:id="7"/>
      <w:proofErr w:type="spellEnd"/>
      <w:r w:rsidR="000F1F6C">
        <w:rPr>
          <w:rStyle w:val="CommentReference"/>
        </w:rPr>
        <w:commentReference w:id="7"/>
      </w:r>
      <w:r>
        <w:rPr>
          <w:rFonts w:eastAsiaTheme="minorEastAsia" w:cs="CMR10"/>
        </w:rPr>
        <w:t xml:space="preserve">. </w:t>
      </w:r>
      <w:r w:rsidR="006D3C3B">
        <w:rPr>
          <w:rFonts w:eastAsiaTheme="minorEastAsia" w:cs="CMR10"/>
        </w:rPr>
        <w:t xml:space="preserve">Relatedness is computed by keeping track of pedigree relationships up to the great grandmother generation, </w:t>
      </w:r>
      <w:r w:rsidR="006D3C3B">
        <w:t>a task that is facilitated by the fact that all offspring within one clutch have the same father.</w:t>
      </w:r>
    </w:p>
    <w:p w:rsidR="001F1E45" w:rsidRDefault="001F1E45" w:rsidP="001F1E45">
      <w:pPr>
        <w:autoSpaceDE w:val="0"/>
        <w:autoSpaceDN w:val="0"/>
        <w:adjustRightInd w:val="0"/>
        <w:spacing w:after="0" w:line="480" w:lineRule="auto"/>
        <w:rPr>
          <w:rFonts w:cs="CMR10"/>
        </w:rPr>
      </w:pPr>
      <w:r w:rsidRPr="00C23D81">
        <w:rPr>
          <w:rFonts w:cs="CMR10"/>
        </w:rPr>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 kin interactions. For </w:t>
      </w:r>
      <w:r w:rsidR="005B2D09">
        <w:rPr>
          <w:rFonts w:cs="CMMI10"/>
          <w:i/>
        </w:rPr>
        <w:t xml:space="preserve">m </w:t>
      </w:r>
      <w:r w:rsidRPr="00C23D81">
        <w:rPr>
          <w:rFonts w:cs="CMR10"/>
        </w:rPr>
        <w:t xml:space="preserve">equal </w:t>
      </w:r>
      <w:proofErr w:type="gramStart"/>
      <w:r w:rsidRPr="00C23D81">
        <w:rPr>
          <w:rFonts w:cs="CMR10"/>
        </w:rPr>
        <w:t xml:space="preserve">to 1 </w:t>
      </w:r>
      <w:r w:rsidR="00D35113">
        <w:rPr>
          <w:rFonts w:cs="CMR10"/>
        </w:rPr>
        <w:t>only full sibs</w:t>
      </w:r>
      <w:proofErr w:type="gramEnd"/>
      <w:r w:rsidR="00D35113">
        <w:rPr>
          <w:rFonts w:cs="CMR10"/>
        </w:rPr>
        <w:t xml:space="preserve"> are admitted</w:t>
      </w:r>
      <w:r w:rsidRPr="00C23D81">
        <w:rPr>
          <w:rFonts w:cs="CMR10"/>
        </w:rPr>
        <w:t xml:space="preserve">. For </w:t>
      </w:r>
      <w:del w:id="8" w:author="Julian Garcia" w:date="2012-12-17T15:31:00Z">
        <w:r w:rsidRPr="004F535B" w:rsidDel="00C469A7">
          <w:rPr>
            <w:rFonts w:cs="CMMI10"/>
            <w:i/>
          </w:rPr>
          <w:delText xml:space="preserve">t </w:delText>
        </w:r>
      </w:del>
      <w:ins w:id="9" w:author="Julian Garcia" w:date="2012-12-17T15:31:00Z">
        <w:r w:rsidR="00C469A7">
          <w:rPr>
            <w:rFonts w:cs="CMMI10"/>
            <w:i/>
          </w:rPr>
          <w:t>m</w:t>
        </w:r>
        <w:r w:rsidR="00C469A7" w:rsidRPr="004F535B">
          <w:rPr>
            <w:rFonts w:cs="CMMI10"/>
            <w:i/>
          </w:rPr>
          <w:t xml:space="preserve"> </w:t>
        </w:r>
      </w:ins>
      <w:r w:rsidRPr="00C23D81">
        <w:rPr>
          <w:rFonts w:cs="CMR10"/>
        </w:rPr>
        <w:t>= 0</w:t>
      </w:r>
      <w:r w:rsidRPr="00C23D81">
        <w:rPr>
          <w:rFonts w:cs="CMMI10"/>
        </w:rPr>
        <w:t>:</w:t>
      </w:r>
      <w:r w:rsidRPr="00C23D81">
        <w:rPr>
          <w:rFonts w:cs="CMR10"/>
        </w:rPr>
        <w:t xml:space="preserve">5 we get a linear function that approximates the kin-preference cas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BE171E">
        <w:rPr>
          <w:rFonts w:cs="CMR10"/>
        </w:rPr>
        <w:t xml:space="preserve"> (figure w)</w:t>
      </w:r>
      <w:r w:rsidRPr="00C23D81">
        <w:rPr>
          <w:rFonts w:cs="CMR10"/>
        </w:rPr>
        <w:t xml:space="preserve">. </w:t>
      </w:r>
      <w:r w:rsidR="00AB5AF6">
        <w:rPr>
          <w:rFonts w:cs="CMR10"/>
          <w:noProof/>
          <w:lang w:val="en-US"/>
        </w:rPr>
      </w:r>
      <w:r w:rsidR="00AB5AF6">
        <w:rPr>
          <w:rFonts w:cs="CMR10"/>
          <w:noProof/>
          <w:lang w:val="en-US"/>
        </w:rPr>
        <w:pict>
          <v:group id="Group 13" o:spid="_x0000_s1026" style="width:336pt;height:330.75pt;mso-position-horizontal-relative:char;mso-position-vertical-relative:line" coordorigin="14036,6430" coordsize="58102,5810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14036;top:6430;width:58102;height:58103;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Hy&#10;/ADEAAAA2gAAAA8AAABkcnMvZG93bnJldi54bWxEj0FrAjEUhO8F/0N4Qm81q1Cr282KCK1eeqja&#10;Q2+Pzevu6uYlJNFd/31TKHgcZuYbplgNphNX8qG1rGA6yUAQV1a3XCs4Ht6eFiBCRNbYWSYFNwqw&#10;KkcPBeba9vxJ132sRYJwyFFBE6PLpQxVQwbDxDri5P1YbzAm6WupPfYJbjo5y7K5NNhyWmjQ0aah&#10;6ry/GAXLr2Hz/X5xt2X/8tFHedr6tdsq9Tge1q8gIg3xHv5v77SCZ/i7km6ALH8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PHy/ADEAAAA2gAAAA8AAAAAAAAAAAAAAAAAnAIA&#10;AGRycy9kb3ducmV2LnhtbFBLBQYAAAAABAAEAPcAAACNAwAAAAA=&#10;">
              <v:imagedata r:id="rId7" o:title="Rplot"/>
            </v:shape>
            <v:shapetype id="_x0000_t202" coordsize="21600,21600" o:spt="202" path="m,l,21600r21600,l21600,xe">
              <v:stroke joinstyle="miter"/>
              <v:path gradientshapeok="t" o:connecttype="rect"/>
            </v:shapetype>
            <v:shape id="Text Box 6" o:spid="_x0000_s1028" type="#_x0000_t202" style="position:absolute;left:27714;top:12271;width:10082;height:4269;rotation:-203807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OSIlwwAA&#10;ANoAAAAPAAAAZHJzL2Rvd25yZXYueG1sRI9Ba8JAFITvBf/D8oTe6sYKqUTXIEKp0IJERTw+ss8k&#10;mH0bstsk+uu7QsHjMDPfMMt0MLXoqHWVZQXTSQSCOLe64kLB8fD5NgfhPLLG2jIpuJGDdDV6WWKi&#10;bc8ZdXtfiABhl6CC0vsmkdLlJRl0E9sQB+9iW4M+yLaQusU+wE0t36MolgYrDgslNrQpKb/uf42C&#10;U375OJrrTn5359Psjjj/6rIfpV7Hw3oBwtPgn+H/9lYriOFxJdwAufo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DOSIlwwAAANoAAAAPAAAAAAAAAAAAAAAAAJcCAABkcnMvZG93&#10;bnJldi54bWxQSwUGAAAAAAQABAD1AAAAhwM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05</w:t>
                    </w:r>
                  </w:p>
                </w:txbxContent>
              </v:textbox>
            </v:shape>
            <v:shape id="Text Box 7" o:spid="_x0000_s1029" type="#_x0000_t202" style="position:absolute;left:34917;top:17225;width:10081;height:4269;rotation:-786065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eaPbvgAA&#10;ANoAAAAPAAAAZHJzL2Rvd25yZXYueG1sRI9LC8IwEITvgv8hrOBNUwVf1SiiKB68+Lh4W5q1LW02&#10;pYla/70RBI/DzHzDLFaNKcWTapdbVjDoRyCIE6tzThVcL7veFITzyBpLy6TgTQ5Wy3ZrgbG2Lz7R&#10;8+xTESDsYlSQeV/FUrokI4Oubyvi4N1tbdAHWadS1/gKcFPKYRSNpcGcw0KGFW0ySorzwyi4VWaG&#10;u6IYNWRpe8r3TkbHo1LdTrOeg/DU+H/41z5o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Ynmj274AAADaAAAADwAAAAAAAAAAAAAAAACXAgAAZHJzL2Rvd25yZXYu&#10;eG1sUEsFBgAAAAAEAAQA9QAAAII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20</w:t>
                    </w:r>
                  </w:p>
                </w:txbxContent>
              </v:textbox>
            </v:shape>
            <v:shape id="Text Box 8" o:spid="_x0000_s1030" type="#_x0000_t202" style="position:absolute;left:40052;top:24788;width:10082;height:4269;rotation:-1757256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wSMLwQAA&#10;ANoAAAAPAAAAZHJzL2Rvd25yZXYueG1sRE9Na4NAEL0X8h+WKfRSmrUJlGCySgmVCjnFGGxugztV&#10;qTsr7jbaf589BHp8vO9dOpteXGl0nWUFr8sIBHFtdceNgvKUvWxAOI+ssbdMCv7IQZosHnYYazvx&#10;ka6Fb0QIYRejgtb7IZbS1S0ZdEs7EAfu244GfYBjI/WIUwg3vVxF0Zs02HFoaHGgfUv1T/FrFHBx&#10;ztaVq4oDrw6fH19ZXl6erVJPj/P7FoSn2f+L7+5cKwhbw5VwA2Ry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QsEjC8EAAADaAAAADwAAAAAAAAAAAAAAAACXAgAAZHJzL2Rvd25y&#10;ZXYueG1sUEsFBgAAAAAEAAQA9QAAAIU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4</w:t>
                    </w:r>
                  </w:p>
                </w:txbxContent>
              </v:textbox>
            </v:shape>
            <v:shape id="Text Box 10" o:spid="_x0000_s1031" type="#_x0000_t202" style="position:absolute;left:38539;top:38824;width:10082;height:4268;rotation:-2027388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6</w:t>
                    </w:r>
                  </w:p>
                </w:txbxContent>
              </v:textbox>
            </v:shape>
            <v:shape id="Text Box 11" o:spid="_x0000_s1032" type="#_x0000_t202" style="position:absolute;left:46252;top:45499;width:10081;height:4269;rotation:-800498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StGAwQAA&#10;ANsAAAAPAAAAZHJzL2Rvd25yZXYueG1sRE/NisIwEL4LvkOYBW+axoNo1yi7gih7ELQ+wNDMtmWb&#10;SW1Srfv0RhC8zcf3O8t1b2txpdZXjjWoSQKCOHem4kLDOduO5yB8QDZYOyYNd/KwXg0HS0yNu/GR&#10;rqdQiBjCPkUNZQhNKqXPS7LoJ64hjtyvay2GCNtCmhZvMdzWcpokM2mx4thQYkObkvK/U2c1ZPWh&#10;+991auPnanE5fN+3P8leaT366L8+QQTqw1v8cu9NnK/g+Us8QK4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1krRgMEAAADbAAAADwAAAAAAAAAAAAAAAACXAgAAZHJzL2Rvd25y&#10;ZXYueG1sUEsFBgAAAAAEAAQA9QAAAIU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8</w:t>
                    </w:r>
                  </w:p>
                </w:txbxContent>
              </v:textbox>
            </v:shape>
            <v:shape id="Text Box 12" o:spid="_x0000_s1033" type="#_x0000_t202" style="position:absolute;left:50168;top:50611;width:10082;height:4269;rotation:-363898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ykqawAAA&#10;ANsAAAAPAAAAZHJzL2Rvd25yZXYueG1sRE/dasIwFL4f+A7hCLubicWJVKOIMhkMQasPcGiObbU5&#10;KUmm3dsvwmB35+P7PYtVb1txJx8axxrGIwWCuHSm4UrD+fTxNgMRIrLB1jFp+KEAq+XgZYG5cQ8+&#10;0r2IlUghHHLUUMfY5VKGsiaLYeQ64sRdnLcYE/SVNB4fKdy2MlNqKi02nBpq7GhTU3krvq0GtX2n&#10;CV+twv34a1acy509+Ezr12G/noOI1Md/8Z/706T5GTx/SQfI5S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hykqawAAAANsAAAAPAAAAAAAAAAAAAAAAAJcCAABkcnMvZG93bnJl&#10;di54bWxQSwUGAAAAAAQABAD1AAAAhAM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95</w:t>
                    </w:r>
                  </w:p>
                </w:txbxContent>
              </v:textbox>
            </v:shape>
            <w10:wrap type="none"/>
            <w10:anchorlock/>
          </v:group>
        </w:pict>
      </w:r>
    </w:p>
    <w:p w:rsidR="00BE171E" w:rsidRPr="00C23D81" w:rsidRDefault="00BE171E" w:rsidP="00BE171E">
      <w:pPr>
        <w:autoSpaceDE w:val="0"/>
        <w:autoSpaceDN w:val="0"/>
        <w:adjustRightInd w:val="0"/>
        <w:spacing w:after="0" w:line="480" w:lineRule="auto"/>
        <w:rPr>
          <w:rFonts w:cs="CMR10"/>
        </w:rPr>
      </w:pPr>
      <w:r>
        <w:rPr>
          <w:rFonts w:cs="CMR10"/>
        </w:rPr>
        <w:t>Figure w: Kinship weighting function with different values of kinship preference, m</w:t>
      </w:r>
    </w:p>
    <w:p w:rsidR="006D3C3B" w:rsidRDefault="006D3C3B" w:rsidP="002A3A3E">
      <w:pPr>
        <w:spacing w:line="480" w:lineRule="auto"/>
        <w:rPr>
          <w:b/>
          <w:lang w:val="en-CA"/>
        </w:rPr>
      </w:pPr>
    </w:p>
    <w:p w:rsidR="0028234D" w:rsidRPr="001F1E45" w:rsidRDefault="0028234D" w:rsidP="002A3A3E">
      <w:pPr>
        <w:spacing w:line="480" w:lineRule="auto"/>
        <w:rPr>
          <w:b/>
          <w:lang w:val="en-CA"/>
        </w:rPr>
      </w:pPr>
      <w:r w:rsidRPr="001F1E45">
        <w:rPr>
          <w:b/>
          <w:lang w:val="en-CA"/>
        </w:rPr>
        <w:t>The simulations and Analyses</w:t>
      </w:r>
    </w:p>
    <w:p w:rsidR="001D70D0" w:rsidRDefault="001D70D0" w:rsidP="002A3A3E">
      <w:pPr>
        <w:spacing w:line="480" w:lineRule="auto"/>
        <w:rPr>
          <w:lang w:val="en-CA"/>
        </w:rPr>
      </w:pPr>
    </w:p>
    <w:p w:rsidR="002A3A3E" w:rsidRDefault="002A3A3E" w:rsidP="002A3A3E">
      <w:pPr>
        <w:autoSpaceDE w:val="0"/>
        <w:autoSpaceDN w:val="0"/>
        <w:adjustRightInd w:val="0"/>
        <w:spacing w:after="0" w:line="480" w:lineRule="auto"/>
        <w:rPr>
          <w:rFonts w:cs="CMR10"/>
        </w:rPr>
      </w:pPr>
    </w:p>
    <w:p w:rsidR="001D70D0" w:rsidRPr="001F1E45" w:rsidRDefault="001D70D0" w:rsidP="002A3A3E">
      <w:pPr>
        <w:autoSpaceDE w:val="0"/>
        <w:autoSpaceDN w:val="0"/>
        <w:adjustRightInd w:val="0"/>
        <w:spacing w:after="0" w:line="480" w:lineRule="auto"/>
        <w:rPr>
          <w:rFonts w:cs="CMR10"/>
          <w:b/>
        </w:rPr>
      </w:pPr>
    </w:p>
    <w:p w:rsidR="002A3A3E" w:rsidRDefault="001F1E45" w:rsidP="002A3A3E">
      <w:pPr>
        <w:spacing w:line="480" w:lineRule="auto"/>
        <w:rPr>
          <w:sz w:val="20"/>
          <w:szCs w:val="20"/>
        </w:rPr>
      </w:pPr>
      <w:r w:rsidRPr="00520F92" w:rsidDel="001F1E45">
        <w:rPr>
          <w:rFonts w:cs="CMR10"/>
          <w:b/>
        </w:rPr>
        <w:t xml:space="preserve"> </w:t>
      </w:r>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2001 paper)</w:t>
      </w:r>
      <w:r w:rsidR="002A3A3E" w:rsidRPr="00284F6A">
        <w:rPr>
          <w:sz w:val="20"/>
          <w:szCs w:val="20"/>
        </w:rPr>
        <w:t xml:space="preserve"> </w:t>
      </w:r>
    </w:p>
    <w:p w:rsidR="002A3A3E" w:rsidRDefault="002A3A3E" w:rsidP="002A3A3E">
      <w:pPr>
        <w:spacing w:line="480" w:lineRule="auto"/>
      </w:pPr>
      <w:r>
        <w:t>The model was run for each combination of parameters</w:t>
      </w:r>
      <w:r w:rsidR="00B50554">
        <w:t xml:space="preserve"> values </w:t>
      </w:r>
      <w:r>
        <w:t xml:space="preserve">(table </w:t>
      </w:r>
      <w:r w:rsidR="00B50554">
        <w:t>y</w:t>
      </w:r>
      <w:r>
        <w:t>) once for 50000 generations. The first 2000 generations were discarded before any analysis was carried out.</w:t>
      </w:r>
    </w:p>
    <w:tbl>
      <w:tblPr>
        <w:tblStyle w:val="TableGrid"/>
        <w:tblW w:w="4404" w:type="dxa"/>
        <w:tblLook w:val="04A0" w:firstRow="1" w:lastRow="0" w:firstColumn="1" w:lastColumn="0" w:noHBand="0" w:noVBand="1"/>
      </w:tblPr>
      <w:tblGrid>
        <w:gridCol w:w="782"/>
        <w:gridCol w:w="3622"/>
      </w:tblGrid>
      <w:tr w:rsidR="002A3A3E" w:rsidTr="002A3D64">
        <w:trPr>
          <w:cantSplit/>
          <w:trHeight w:val="312"/>
        </w:trPr>
        <w:tc>
          <w:tcPr>
            <w:tcW w:w="0" w:type="auto"/>
          </w:tcPr>
          <w:p w:rsidR="002A3A3E" w:rsidRDefault="002A3A3E" w:rsidP="002A3D64">
            <w:pPr>
              <w:pStyle w:val="NoSpacing"/>
            </w:pPr>
            <w:r>
              <w:t>Factor</w:t>
            </w:r>
          </w:p>
        </w:tc>
        <w:tc>
          <w:tcPr>
            <w:tcW w:w="3622" w:type="dxa"/>
          </w:tcPr>
          <w:p w:rsidR="002A3A3E" w:rsidRDefault="002A3A3E" w:rsidP="002A3D64">
            <w:pPr>
              <w:pStyle w:val="NoSpacing"/>
            </w:pPr>
            <w:r>
              <w:t>Levels</w:t>
            </w:r>
          </w:p>
        </w:tc>
      </w:tr>
      <w:tr w:rsidR="002A3A3E" w:rsidTr="002A3D64">
        <w:trPr>
          <w:cantSplit/>
          <w:trHeight w:val="100"/>
        </w:trPr>
        <w:tc>
          <w:tcPr>
            <w:tcW w:w="0" w:type="auto"/>
            <w:vAlign w:val="center"/>
          </w:tcPr>
          <w:p w:rsidR="002A3A3E" w:rsidRDefault="002A3A3E" w:rsidP="002A3D64">
            <w:pPr>
              <w:pStyle w:val="NoSpacing"/>
            </w:pPr>
            <w:r>
              <w:t>r</w:t>
            </w:r>
          </w:p>
        </w:tc>
        <w:tc>
          <w:tcPr>
            <w:tcW w:w="3622" w:type="dxa"/>
            <w:vAlign w:val="center"/>
          </w:tcPr>
          <w:p w:rsidR="002A3A3E" w:rsidRDefault="002A3A3E" w:rsidP="002A3D64">
            <w:pPr>
              <w:pStyle w:val="NoSpacing"/>
            </w:pPr>
            <w:r>
              <w:t xml:space="preserve">0.10, 0.25, 0.50, 0.75, 1.00, 1.50, 2.0 </w:t>
            </w:r>
          </w:p>
        </w:tc>
      </w:tr>
      <w:tr w:rsidR="002A3A3E" w:rsidTr="002A3D64">
        <w:trPr>
          <w:cantSplit/>
          <w:trHeight w:val="28"/>
        </w:trPr>
        <w:tc>
          <w:tcPr>
            <w:tcW w:w="0" w:type="auto"/>
          </w:tcPr>
          <w:p w:rsidR="002A3A3E" w:rsidRDefault="002A3A3E" w:rsidP="002A3D64">
            <w:pPr>
              <w:pStyle w:val="NoSpacing"/>
            </w:pPr>
            <w:r>
              <w:t>c</w:t>
            </w:r>
          </w:p>
        </w:tc>
        <w:tc>
          <w:tcPr>
            <w:tcW w:w="3622" w:type="dxa"/>
          </w:tcPr>
          <w:p w:rsidR="002A3A3E" w:rsidRDefault="002A3A3E" w:rsidP="002A3D64">
            <w:pPr>
              <w:pStyle w:val="NoSpacing"/>
            </w:pPr>
            <w:r>
              <w:t>0.20, 0.06, 0.10</w:t>
            </w:r>
          </w:p>
        </w:tc>
      </w:tr>
      <w:tr w:rsidR="002A3A3E" w:rsidTr="002A3D64">
        <w:trPr>
          <w:cantSplit/>
          <w:trHeight w:val="28"/>
        </w:trPr>
        <w:tc>
          <w:tcPr>
            <w:tcW w:w="0" w:type="auto"/>
          </w:tcPr>
          <w:p w:rsidR="002A3A3E" w:rsidRDefault="002A3A3E" w:rsidP="002A3D64">
            <w:pPr>
              <w:pStyle w:val="NoSpacing"/>
            </w:pPr>
            <w:r>
              <w:t>β</w:t>
            </w:r>
          </w:p>
        </w:tc>
        <w:tc>
          <w:tcPr>
            <w:tcW w:w="3622" w:type="dxa"/>
          </w:tcPr>
          <w:p w:rsidR="002A3A3E" w:rsidRDefault="002A3A3E" w:rsidP="002A3D64">
            <w:pPr>
              <w:pStyle w:val="NoSpacing"/>
            </w:pPr>
            <w:r>
              <w:t>0.0, 0.2, 0.6, 0.8</w:t>
            </w:r>
          </w:p>
        </w:tc>
      </w:tr>
    </w:tbl>
    <w:p w:rsidR="002A3A3E" w:rsidRPr="00E74557" w:rsidRDefault="002A3A3E" w:rsidP="002A3A3E">
      <w:pPr>
        <w:spacing w:line="480" w:lineRule="auto"/>
      </w:pPr>
      <w:r>
        <w:t xml:space="preserve">Table y: </w:t>
      </w:r>
    </w:p>
    <w:p w:rsidR="00520F92" w:rsidRPr="00520F92" w:rsidRDefault="002A3A3E" w:rsidP="006D4DAE">
      <w:pPr>
        <w:spacing w:line="480" w:lineRule="auto"/>
        <w:rPr>
          <w:rFonts w:cs="CMR10"/>
          <w:b/>
        </w:rPr>
      </w:pPr>
      <w:r>
        <w:t xml:space="preserve">We used the ANOVA to test for the effect of the various parameters, their second- and third-order polynomial terms and their interactions.  We customized the test for each response variable by dropping all </w:t>
      </w:r>
      <w:proofErr w:type="spellStart"/>
      <w:r>
        <w:t>nonsignificant</w:t>
      </w:r>
      <w:proofErr w:type="spellEnd"/>
      <w:r>
        <w:t xml:space="preserve"> terms (P&gt;0.05) terms and their interactions.  The r</w:t>
      </w:r>
      <w:r>
        <w:rPr>
          <w:vertAlign w:val="superscript"/>
        </w:rPr>
        <w:t>2</w:t>
      </w:r>
      <w:r>
        <w:t xml:space="preserve"> of the reduced models was excellent, with r</w:t>
      </w:r>
      <w:r w:rsidRPr="00511E13">
        <w:rPr>
          <w:vertAlign w:val="superscript"/>
        </w:rPr>
        <w:t>2</w:t>
      </w:r>
      <w:r>
        <w:rPr>
          <w:vertAlign w:val="superscript"/>
        </w:rPr>
        <w:t xml:space="preserve"> </w:t>
      </w:r>
      <w:r>
        <w:t>values of ranging from 84.3-94.4% (see table x). Kin preference</w:t>
      </w:r>
      <w:r w:rsidR="00DB0FAC">
        <w:t>, average cooperation</w:t>
      </w:r>
      <w:r>
        <w:t xml:space="preserve"> and average cooperation were </w:t>
      </w:r>
      <w:r w:rsidR="00DB0FAC">
        <w:t>arcsine</w:t>
      </w:r>
      <w:r>
        <w:t xml:space="preserve"> transformed while relatedness and </w:t>
      </w:r>
      <w:r w:rsidR="00DB0FAC">
        <w:t>was</w:t>
      </w:r>
      <w:r>
        <w:t xml:space="preserve"> log transformed</w:t>
      </w:r>
      <w:r w:rsidR="00B50554">
        <w:t xml:space="preserve"> prior to analysis</w:t>
      </w:r>
      <w:r>
        <w:t>.</w:t>
      </w:r>
    </w:p>
    <w:p w:rsidR="00CC04AA" w:rsidRDefault="00CC04AA" w:rsidP="00CC04AA">
      <w:pPr>
        <w:autoSpaceDE w:val="0"/>
        <w:autoSpaceDN w:val="0"/>
        <w:adjustRightInd w:val="0"/>
        <w:spacing w:after="0" w:line="480" w:lineRule="auto"/>
        <w:rPr>
          <w:rFonts w:cs="CMR10"/>
        </w:rPr>
      </w:pPr>
    </w:p>
    <w:p w:rsidR="008D23DD" w:rsidRDefault="000315B5" w:rsidP="006D4DAE">
      <w:pPr>
        <w:autoSpaceDE w:val="0"/>
        <w:autoSpaceDN w:val="0"/>
        <w:adjustRightInd w:val="0"/>
        <w:spacing w:after="0" w:line="480" w:lineRule="auto"/>
        <w:rPr>
          <w:rFonts w:ascii="CMR10" w:hAnsi="CMR10" w:cs="CMR10"/>
          <w:b/>
          <w:sz w:val="20"/>
          <w:szCs w:val="20"/>
        </w:rPr>
      </w:pPr>
      <w:r w:rsidRPr="000315B5">
        <w:rPr>
          <w:rFonts w:ascii="CMR10" w:hAnsi="CMR10" w:cs="CMR10"/>
          <w:b/>
          <w:sz w:val="20"/>
          <w:szCs w:val="20"/>
        </w:rPr>
        <w:t>Results</w:t>
      </w:r>
    </w:p>
    <w:p w:rsidR="005255CA" w:rsidRDefault="008E55B8" w:rsidP="006D4DAE">
      <w:pPr>
        <w:spacing w:line="480" w:lineRule="auto"/>
        <w:rPr>
          <w:lang w:val="en-CA"/>
        </w:rPr>
      </w:pPr>
      <w:r w:rsidRPr="005255CA">
        <w:rPr>
          <w:highlight w:val="yellow"/>
          <w:lang w:val="en-CA"/>
        </w:rPr>
        <w:t>Summary paragraph</w:t>
      </w:r>
      <w:r w:rsidR="00746A81" w:rsidRPr="005255CA">
        <w:rPr>
          <w:highlight w:val="yellow"/>
          <w:lang w:val="en-CA"/>
        </w:rPr>
        <w:t xml:space="preserve"> describing how </w:t>
      </w:r>
      <w:r w:rsidRPr="005255CA">
        <w:rPr>
          <w:highlight w:val="yellow"/>
          <w:lang w:val="en-CA"/>
        </w:rPr>
        <w:t>the intrinsic rate of growth is the main parameter determining the evolution of kin preference, which in turn would dictate the kin composition of social groups.</w:t>
      </w:r>
      <w:r>
        <w:rPr>
          <w:lang w:val="en-CA"/>
        </w:rPr>
        <w:t xml:space="preserve">  </w:t>
      </w:r>
    </w:p>
    <w:p w:rsidR="005255CA" w:rsidRDefault="005255CA" w:rsidP="006D4DAE">
      <w:pPr>
        <w:spacing w:line="480" w:lineRule="auto"/>
        <w:rPr>
          <w:lang w:val="en-CA"/>
        </w:rPr>
      </w:pPr>
    </w:p>
    <w:p w:rsidR="005255CA" w:rsidRDefault="005255CA" w:rsidP="006D4DAE">
      <w:pPr>
        <w:spacing w:line="480" w:lineRule="auto"/>
        <w:rPr>
          <w:lang w:val="en-CA"/>
        </w:rPr>
      </w:pPr>
      <w:r>
        <w:rPr>
          <w:lang w:val="en-CA"/>
        </w:rPr>
        <w:t>The intrinsic rate of growth, r</w:t>
      </w:r>
      <w:r w:rsidR="001B2D21">
        <w:rPr>
          <w:lang w:val="en-CA"/>
        </w:rPr>
        <w:t>, is the main parameter that</w:t>
      </w:r>
      <w:r>
        <w:rPr>
          <w:lang w:val="en-CA"/>
        </w:rPr>
        <w:t xml:space="preserve"> determines the level of kin preference that evolves in the system.  As the intrinsic rate of growth increases the level of kin preference increases until a threshold of about </w:t>
      </w:r>
      <w:commentRangeStart w:id="10"/>
      <w:r>
        <w:rPr>
          <w:lang w:val="en-CA"/>
        </w:rPr>
        <w:t>0.9</w:t>
      </w:r>
      <w:commentRangeEnd w:id="10"/>
      <w:r w:rsidR="001B2D21">
        <w:rPr>
          <w:rStyle w:val="CommentReference"/>
        </w:rPr>
        <w:commentReference w:id="10"/>
      </w:r>
      <w:r>
        <w:rPr>
          <w:lang w:val="en-CA"/>
        </w:rPr>
        <w:t xml:space="preserve"> is reached (f</w:t>
      </w:r>
      <w:r w:rsidR="001B2D21">
        <w:rPr>
          <w:lang w:val="en-CA"/>
        </w:rPr>
        <w:t>igure graphs).  The intrinsic rate of growth</w:t>
      </w:r>
      <w:r>
        <w:rPr>
          <w:lang w:val="en-CA"/>
        </w:rPr>
        <w:t>, therefore, dictates</w:t>
      </w:r>
      <w:r w:rsidR="001671AD">
        <w:rPr>
          <w:lang w:val="en-CA"/>
        </w:rPr>
        <w:t xml:space="preserve"> the </w:t>
      </w:r>
      <w:r w:rsidR="001B2D21">
        <w:rPr>
          <w:lang w:val="en-CA"/>
        </w:rPr>
        <w:t xml:space="preserve">kin </w:t>
      </w:r>
      <w:r w:rsidR="001671AD">
        <w:rPr>
          <w:lang w:val="en-CA"/>
        </w:rPr>
        <w:t>composition of groups</w:t>
      </w:r>
      <w:r w:rsidR="001B2D21">
        <w:rPr>
          <w:lang w:val="en-CA"/>
        </w:rPr>
        <w:t xml:space="preserve"> that form</w:t>
      </w:r>
      <w:r w:rsidR="00CF521E">
        <w:rPr>
          <w:lang w:val="en-CA"/>
        </w:rPr>
        <w:t>, the level of kin preference that evolves and the group size.</w:t>
      </w:r>
    </w:p>
    <w:p w:rsidR="005255CA" w:rsidRDefault="005255CA" w:rsidP="006D4DAE">
      <w:pPr>
        <w:spacing w:line="480" w:lineRule="auto"/>
        <w:rPr>
          <w:lang w:val="en-CA"/>
        </w:rPr>
      </w:pPr>
    </w:p>
    <w:p w:rsidR="003926E9" w:rsidRDefault="008E55B8" w:rsidP="006D4DAE">
      <w:pPr>
        <w:spacing w:line="480" w:lineRule="auto"/>
        <w:rPr>
          <w:lang w:val="en-CA"/>
        </w:rPr>
      </w:pPr>
      <w:r w:rsidRPr="00152426">
        <w:rPr>
          <w:highlight w:val="cyan"/>
          <w:lang w:val="en-CA"/>
        </w:rPr>
        <w:t xml:space="preserve">Then talk about how the </w:t>
      </w:r>
      <w:r w:rsidR="000A280B" w:rsidRPr="00152426">
        <w:rPr>
          <w:highlight w:val="cyan"/>
          <w:lang w:val="en-CA"/>
        </w:rPr>
        <w:t xml:space="preserve">size of the </w:t>
      </w:r>
      <w:r w:rsidRPr="00152426">
        <w:rPr>
          <w:highlight w:val="cyan"/>
          <w:lang w:val="en-CA"/>
        </w:rPr>
        <w:t>group</w:t>
      </w:r>
      <w:r w:rsidR="000A280B" w:rsidRPr="00152426">
        <w:rPr>
          <w:highlight w:val="cyan"/>
          <w:lang w:val="en-CA"/>
        </w:rPr>
        <w:t>s formed</w:t>
      </w:r>
      <w:r w:rsidRPr="00152426">
        <w:rPr>
          <w:highlight w:val="cyan"/>
          <w:lang w:val="en-CA"/>
        </w:rPr>
        <w:t xml:space="preserve"> depends</w:t>
      </w:r>
      <w:r w:rsidR="000A280B" w:rsidRPr="00152426">
        <w:rPr>
          <w:highlight w:val="cyan"/>
          <w:lang w:val="en-CA"/>
        </w:rPr>
        <w:t xml:space="preserve"> on the group carrying capacity and </w:t>
      </w:r>
      <w:r w:rsidR="00AB0695" w:rsidRPr="00152426">
        <w:rPr>
          <w:highlight w:val="cyan"/>
          <w:lang w:val="en-CA"/>
        </w:rPr>
        <w:t>on the average cooperative tendencies of group</w:t>
      </w:r>
      <w:r w:rsidR="00B90A7A" w:rsidRPr="00152426">
        <w:rPr>
          <w:highlight w:val="cyan"/>
          <w:lang w:val="en-CA"/>
        </w:rPr>
        <w:t>s</w:t>
      </w:r>
      <w:r w:rsidR="00AB0695" w:rsidRPr="00152426">
        <w:rPr>
          <w:highlight w:val="cyan"/>
          <w:lang w:val="en-CA"/>
        </w:rPr>
        <w:t xml:space="preserve">, which in turn </w:t>
      </w:r>
      <w:r w:rsidR="00696892" w:rsidRPr="00152426">
        <w:rPr>
          <w:highlight w:val="cyan"/>
          <w:lang w:val="en-CA"/>
        </w:rPr>
        <w:t>are influenced by</w:t>
      </w:r>
      <w:r w:rsidR="00AB0695" w:rsidRPr="00152426">
        <w:rPr>
          <w:highlight w:val="cyan"/>
          <w:lang w:val="en-CA"/>
        </w:rPr>
        <w:t xml:space="preserve"> the </w:t>
      </w:r>
      <w:r w:rsidR="000A280B" w:rsidRPr="00152426">
        <w:rPr>
          <w:highlight w:val="cyan"/>
          <w:lang w:val="en-CA"/>
        </w:rPr>
        <w:t>relative fitness costs</w:t>
      </w:r>
      <w:r w:rsidR="00AB0695" w:rsidRPr="00152426">
        <w:rPr>
          <w:highlight w:val="cyan"/>
          <w:lang w:val="en-CA"/>
        </w:rPr>
        <w:t xml:space="preserve"> of cooperation (</w:t>
      </w:r>
      <w:r w:rsidR="00B90A7A" w:rsidRPr="00152426">
        <w:rPr>
          <w:highlight w:val="cyan"/>
          <w:lang w:val="en-CA"/>
        </w:rPr>
        <w:t>see</w:t>
      </w:r>
      <w:r w:rsidR="00AB0695" w:rsidRPr="00152426">
        <w:rPr>
          <w:highlight w:val="cyan"/>
          <w:lang w:val="en-CA"/>
        </w:rPr>
        <w:t xml:space="preserve"> Van Veelen et al. 2010</w:t>
      </w:r>
      <w:r w:rsidR="00B90A7A" w:rsidRPr="00152426">
        <w:rPr>
          <w:highlight w:val="cyan"/>
          <w:lang w:val="en-CA"/>
        </w:rPr>
        <w:t xml:space="preserve"> to understand how cooperation and group size attain a mutually dependent equilibrium</w:t>
      </w:r>
      <w:r w:rsidR="002F6415" w:rsidRPr="00152426">
        <w:rPr>
          <w:highlight w:val="cyan"/>
          <w:lang w:val="en-CA"/>
        </w:rPr>
        <w:t>). N</w:t>
      </w:r>
      <w:r w:rsidR="00AB0695" w:rsidRPr="00152426">
        <w:rPr>
          <w:highlight w:val="cyan"/>
          <w:lang w:val="en-CA"/>
        </w:rPr>
        <w:t xml:space="preserve">ote that in the simulations </w:t>
      </w:r>
      <w:r w:rsidR="002F6415" w:rsidRPr="00152426">
        <w:rPr>
          <w:highlight w:val="cyan"/>
          <w:lang w:val="en-CA"/>
        </w:rPr>
        <w:t xml:space="preserve">the size of the groups formed depends on a group </w:t>
      </w:r>
      <w:r w:rsidR="00AB0695" w:rsidRPr="00152426">
        <w:rPr>
          <w:highlight w:val="cyan"/>
          <w:lang w:val="en-CA"/>
        </w:rPr>
        <w:t xml:space="preserve">admission </w:t>
      </w:r>
      <w:r w:rsidR="002F6415" w:rsidRPr="00152426">
        <w:rPr>
          <w:highlight w:val="cyan"/>
          <w:lang w:val="en-CA"/>
        </w:rPr>
        <w:t>function, which, in addition to relatedness, depends on</w:t>
      </w:r>
      <w:r w:rsidR="00AB0695" w:rsidRPr="00152426">
        <w:rPr>
          <w:highlight w:val="cyan"/>
          <w:lang w:val="en-CA"/>
        </w:rPr>
        <w:t xml:space="preserve"> the optimum and stable group sizes, which can be calculated directly from </w:t>
      </w:r>
      <w:r w:rsidR="00B90A7A" w:rsidRPr="00152426">
        <w:rPr>
          <w:highlight w:val="cyan"/>
          <w:lang w:val="en-CA"/>
        </w:rPr>
        <w:t xml:space="preserve">the group carrying capacity parameter and the average cooperative tendencies of the groups—see equations (3) in </w:t>
      </w:r>
      <w:proofErr w:type="spellStart"/>
      <w:r w:rsidR="00B90A7A" w:rsidRPr="00152426">
        <w:rPr>
          <w:highlight w:val="cyan"/>
          <w:lang w:val="en-CA"/>
        </w:rPr>
        <w:t>Avilés</w:t>
      </w:r>
      <w:proofErr w:type="spellEnd"/>
      <w:r w:rsidR="00B90A7A" w:rsidRPr="00152426">
        <w:rPr>
          <w:highlight w:val="cyan"/>
          <w:lang w:val="en-CA"/>
        </w:rPr>
        <w:t xml:space="preserve"> (1999) and </w:t>
      </w:r>
      <w:proofErr w:type="spellStart"/>
      <w:r w:rsidR="00B90A7A" w:rsidRPr="00152426">
        <w:rPr>
          <w:highlight w:val="cyan"/>
          <w:lang w:val="en-CA"/>
        </w:rPr>
        <w:t>eq</w:t>
      </w:r>
      <w:proofErr w:type="spellEnd"/>
      <w:r w:rsidR="00B90A7A" w:rsidRPr="00152426">
        <w:rPr>
          <w:highlight w:val="cyan"/>
          <w:lang w:val="en-CA"/>
        </w:rPr>
        <w:t xml:space="preserve"> (4) and (5) in the Appendix of Avilés et al. 2004)</w:t>
      </w:r>
      <w:r w:rsidRPr="00152426">
        <w:rPr>
          <w:highlight w:val="cyan"/>
          <w:lang w:val="en-CA"/>
        </w:rPr>
        <w:t>.</w:t>
      </w:r>
      <w:r>
        <w:rPr>
          <w:lang w:val="en-CA"/>
        </w:rPr>
        <w:t xml:space="preserve">  </w:t>
      </w:r>
      <w:r w:rsidR="00152426">
        <w:rPr>
          <w:lang w:val="en-CA"/>
        </w:rPr>
        <w:t xml:space="preserve"> –</w:t>
      </w:r>
    </w:p>
    <w:p w:rsidR="00F40F50" w:rsidRDefault="00F40F50" w:rsidP="006D4DAE">
      <w:pPr>
        <w:spacing w:line="480" w:lineRule="auto"/>
        <w:rPr>
          <w:lang w:val="en-CA"/>
        </w:rPr>
      </w:pPr>
      <w:r>
        <w:rPr>
          <w:lang w:val="en-CA"/>
        </w:rPr>
        <w:t xml:space="preserve">Notes from van </w:t>
      </w:r>
      <w:proofErr w:type="spellStart"/>
      <w:r>
        <w:rPr>
          <w:lang w:val="en-CA"/>
        </w:rPr>
        <w:t>veelen</w:t>
      </w:r>
      <w:proofErr w:type="spellEnd"/>
      <w:r>
        <w:rPr>
          <w:lang w:val="en-CA"/>
        </w:rPr>
        <w:t xml:space="preserve"> 2010</w:t>
      </w:r>
    </w:p>
    <w:p w:rsidR="00746A81" w:rsidRPr="00F40F50" w:rsidRDefault="00152426" w:rsidP="00F40F50">
      <w:pPr>
        <w:pStyle w:val="ListParagraph"/>
        <w:numPr>
          <w:ilvl w:val="0"/>
          <w:numId w:val="6"/>
        </w:numPr>
        <w:spacing w:line="480" w:lineRule="auto"/>
        <w:rPr>
          <w:lang w:val="en-CA"/>
        </w:rPr>
      </w:pPr>
      <w:r w:rsidRPr="00F40F50">
        <w:rPr>
          <w:highlight w:val="green"/>
          <w:lang w:val="en-CA"/>
        </w:rPr>
        <w:t xml:space="preserve">perhaps important: asymmetry of fitness function around </w:t>
      </w:r>
      <w:r w:rsidR="003926E9" w:rsidRPr="00F40F50">
        <w:rPr>
          <w:highlight w:val="green"/>
          <w:lang w:val="en-CA"/>
        </w:rPr>
        <w:t>group size</w:t>
      </w:r>
    </w:p>
    <w:p w:rsidR="003926E9" w:rsidRPr="00F40F50" w:rsidRDefault="003926E9" w:rsidP="00F40F50">
      <w:pPr>
        <w:pStyle w:val="ListParagraph"/>
        <w:numPr>
          <w:ilvl w:val="0"/>
          <w:numId w:val="6"/>
        </w:numPr>
        <w:spacing w:line="480" w:lineRule="auto"/>
        <w:rPr>
          <w:lang w:val="en-CA"/>
        </w:rPr>
      </w:pPr>
      <w:proofErr w:type="gramStart"/>
      <w:r w:rsidRPr="00F40F50">
        <w:rPr>
          <w:lang w:val="en-CA"/>
        </w:rPr>
        <w:t>two</w:t>
      </w:r>
      <w:proofErr w:type="gramEnd"/>
      <w:r w:rsidRPr="00F40F50">
        <w:rPr>
          <w:lang w:val="en-CA"/>
        </w:rPr>
        <w:t xml:space="preserve"> trait optimisation approach: </w:t>
      </w:r>
      <w:r w:rsidR="00F40F50" w:rsidRPr="00F40F50">
        <w:rPr>
          <w:lang w:val="en-CA"/>
        </w:rPr>
        <w:t>joint evolution of ?</w:t>
      </w:r>
    </w:p>
    <w:p w:rsidR="00F40F50" w:rsidRPr="00F40F50" w:rsidRDefault="00F40F50" w:rsidP="00F40F50">
      <w:pPr>
        <w:pStyle w:val="ListParagraph"/>
        <w:numPr>
          <w:ilvl w:val="0"/>
          <w:numId w:val="6"/>
        </w:numPr>
        <w:spacing w:line="480" w:lineRule="auto"/>
        <w:rPr>
          <w:lang w:val="en-CA"/>
        </w:rPr>
      </w:pPr>
      <w:r w:rsidRPr="00F40F50">
        <w:rPr>
          <w:lang w:val="en-CA"/>
        </w:rPr>
        <w:t>importance of allowing two traits to evolve together</w:t>
      </w:r>
    </w:p>
    <w:p w:rsidR="001671AD" w:rsidRDefault="001B2D21" w:rsidP="006D4DAE">
      <w:pPr>
        <w:spacing w:line="480" w:lineRule="auto"/>
        <w:rPr>
          <w:lang w:val="en-CA"/>
        </w:rPr>
      </w:pPr>
      <w:r>
        <w:rPr>
          <w:lang w:val="en-CA"/>
        </w:rPr>
        <w:t xml:space="preserve">The size of groups that form </w:t>
      </w:r>
      <w:r w:rsidR="00152426">
        <w:rPr>
          <w:lang w:val="en-CA"/>
        </w:rPr>
        <w:t>depends on the group carrying capacity</w:t>
      </w:r>
    </w:p>
    <w:p w:rsidR="001671AD" w:rsidRPr="00746A81" w:rsidRDefault="001671AD" w:rsidP="006D4DAE">
      <w:pPr>
        <w:spacing w:line="480" w:lineRule="auto"/>
        <w:rPr>
          <w:lang w:val="en-CA"/>
        </w:rPr>
      </w:pPr>
    </w:p>
    <w:p w:rsidR="007B28E9" w:rsidRPr="00387EB5" w:rsidRDefault="007B28E9" w:rsidP="007B28E9">
      <w:pPr>
        <w:spacing w:line="480" w:lineRule="auto"/>
        <w:rPr>
          <w:i/>
          <w:lang w:val="en-CA"/>
        </w:rPr>
      </w:pPr>
      <w:r w:rsidRPr="00387EB5">
        <w:rPr>
          <w:i/>
          <w:lang w:val="en-CA"/>
        </w:rPr>
        <w:t>Evolution of kin preference</w:t>
      </w:r>
      <w:r w:rsidR="00EC71A3">
        <w:rPr>
          <w:i/>
          <w:lang w:val="en-CA"/>
        </w:rPr>
        <w:t xml:space="preserve"> and relatedness within groups</w:t>
      </w:r>
    </w:p>
    <w:p w:rsidR="007B28E9" w:rsidRDefault="007B28E9" w:rsidP="007B28E9">
      <w:pPr>
        <w:spacing w:line="480" w:lineRule="auto"/>
        <w:rPr>
          <w:lang w:val="en-CA"/>
        </w:rPr>
      </w:pPr>
      <w:r>
        <w:rPr>
          <w:lang w:val="en-CA"/>
        </w:rPr>
        <w:t xml:space="preserve">  The level of kin preference that evolves is most affected by the intrinsic rate of growth (r</w:t>
      </w:r>
      <w:r>
        <w:rPr>
          <w:vertAlign w:val="superscript"/>
          <w:lang w:val="en-CA"/>
        </w:rPr>
        <w:t>2</w:t>
      </w:r>
      <w:r>
        <w:rPr>
          <w:lang w:val="en-CA"/>
        </w:rPr>
        <w:t>=0.88 table x) with higher levels of kin preference evolving as the R increases, with it apparently leveling off as R approaches 1.5 (figure 1).  Cost of cooperation, β, only has an effect on kin preference when both R is small (&lt; 1.0) and the group carrying capacity, 1/c, is large (C=0.02) (figure 1).</w:t>
      </w:r>
    </w:p>
    <w:p w:rsidR="007B28E9" w:rsidRPr="001F3D56" w:rsidRDefault="007B28E9" w:rsidP="007B28E9">
      <w:pPr>
        <w:spacing w:line="480" w:lineRule="auto"/>
        <w:rPr>
          <w:lang w:val="en-CA"/>
        </w:rPr>
      </w:pPr>
      <w:r>
        <w:rPr>
          <w:lang w:val="en-CA"/>
        </w:rPr>
        <w:t xml:space="preserve">90.7% of the variability in average relatedness within groups is due to r, the intrinsic rate of growth (table x, figure 1). The intrinsic rate of growth, r, has a very large effect on the average relatedness within groups, with the average relatedness increasing as the intrinsic rate of growth increases.  The </w:t>
      </w:r>
      <w:r>
        <w:rPr>
          <w:lang w:val="en-CA"/>
        </w:rPr>
        <w:lastRenderedPageBreak/>
        <w:t>group carrying capacity, 1/c, and the cost of cooperation, β, have little effect, with β only explaining 2.31% of the variation (table x, figure 1).</w:t>
      </w:r>
    </w:p>
    <w:p w:rsidR="00BD1977" w:rsidRDefault="00BD1977" w:rsidP="006D4DAE">
      <w:pPr>
        <w:spacing w:line="480" w:lineRule="auto"/>
        <w:rPr>
          <w:i/>
          <w:lang w:val="en-CA"/>
        </w:rPr>
      </w:pPr>
      <w:r w:rsidRPr="00CB1768">
        <w:rPr>
          <w:i/>
          <w:lang w:val="en-CA"/>
        </w:rPr>
        <w:t>Evolution of Group Size</w:t>
      </w:r>
    </w:p>
    <w:p w:rsidR="00BD1977" w:rsidRPr="00CB1768" w:rsidRDefault="008112B6" w:rsidP="006D4DAE">
      <w:pPr>
        <w:spacing w:line="480" w:lineRule="auto"/>
        <w:rPr>
          <w:lang w:val="en-CA"/>
        </w:rPr>
      </w:pPr>
      <w:r w:rsidRPr="00CF521E">
        <w:rPr>
          <w:highlight w:val="green"/>
          <w:lang w:val="en-CA"/>
        </w:rPr>
        <w:t xml:space="preserve">Discuss group size </w:t>
      </w:r>
      <w:r w:rsidR="004641DE" w:rsidRPr="00CF521E">
        <w:rPr>
          <w:highlight w:val="green"/>
          <w:lang w:val="en-CA"/>
        </w:rPr>
        <w:t xml:space="preserve">formation </w:t>
      </w:r>
      <w:r w:rsidR="007B28E9" w:rsidRPr="00CF521E">
        <w:rPr>
          <w:highlight w:val="green"/>
          <w:lang w:val="en-CA"/>
        </w:rPr>
        <w:t>third</w:t>
      </w:r>
      <w:r w:rsidRPr="00CF521E">
        <w:rPr>
          <w:highlight w:val="green"/>
          <w:lang w:val="en-CA"/>
        </w:rPr>
        <w:t>, noting that grouping tendencies, per se, are not evolving</w:t>
      </w:r>
      <w:r w:rsidR="002F6415" w:rsidRPr="00CF521E">
        <w:rPr>
          <w:highlight w:val="green"/>
          <w:lang w:val="en-CA"/>
        </w:rPr>
        <w:t>, but rather that the size of the groups formed depend</w:t>
      </w:r>
      <w:r w:rsidR="005144DC" w:rsidRPr="00CF521E">
        <w:rPr>
          <w:highlight w:val="green"/>
          <w:lang w:val="en-CA"/>
        </w:rPr>
        <w:t>s</w:t>
      </w:r>
      <w:r w:rsidR="002F6415" w:rsidRPr="00CF521E">
        <w:rPr>
          <w:highlight w:val="green"/>
          <w:lang w:val="en-CA"/>
        </w:rPr>
        <w:t xml:space="preserve"> on the group carrying capacity parameter and the evolving levels of cooperative tendencies</w:t>
      </w:r>
      <w:r w:rsidR="004641DE" w:rsidRPr="00CF521E">
        <w:rPr>
          <w:highlight w:val="green"/>
          <w:lang w:val="en-CA"/>
        </w:rPr>
        <w:t xml:space="preserve">, given the equation </w:t>
      </w:r>
      <w:r w:rsidR="005144DC" w:rsidRPr="00CF521E">
        <w:rPr>
          <w:highlight w:val="green"/>
          <w:lang w:val="en-CA"/>
        </w:rPr>
        <w:t>that</w:t>
      </w:r>
      <w:r w:rsidR="004641DE" w:rsidRPr="00CF521E">
        <w:rPr>
          <w:highlight w:val="green"/>
          <w:lang w:val="en-CA"/>
        </w:rPr>
        <w:t xml:space="preserve"> determines group admission probabilities as a function of the optimum and stable group sizes</w:t>
      </w:r>
      <w:r w:rsidRPr="00CF521E">
        <w:rPr>
          <w:highlight w:val="green"/>
          <w:lang w:val="en-CA"/>
        </w:rPr>
        <w:t>.</w:t>
      </w:r>
      <w:r>
        <w:rPr>
          <w:lang w:val="en-CA"/>
        </w:rPr>
        <w:t xml:space="preserve">  </w:t>
      </w:r>
      <w:r w:rsidR="00BD1977">
        <w:rPr>
          <w:lang w:val="en-CA"/>
        </w:rPr>
        <w:t xml:space="preserve">The size of groups formed was primarily affected by the group carrying capacity, 1/c, with 63.3% of the variation attributable to C (table x.)  </w:t>
      </w:r>
      <w:r w:rsidR="00CF521E">
        <w:rPr>
          <w:lang w:val="en-CA"/>
        </w:rPr>
        <w:t xml:space="preserve">It must be noted that the size of groups that form is not due to direct evolution/selection on the size of groups, but due to the evolution of kin preference which in turn affects </w:t>
      </w:r>
      <w:r w:rsidR="00BD1977">
        <w:rPr>
          <w:lang w:val="en-CA"/>
        </w:rPr>
        <w:t xml:space="preserve">However </w:t>
      </w:r>
      <w:r>
        <w:rPr>
          <w:lang w:val="en-CA"/>
        </w:rPr>
        <w:t xml:space="preserve">the </w:t>
      </w:r>
      <w:r w:rsidR="00BD1977">
        <w:rPr>
          <w:lang w:val="en-CA"/>
        </w:rPr>
        <w:t xml:space="preserve">intrinsic rate of growth, R, had an effect. When the group carrying capacity was high, (c=0.02) the larger the intrinsic rate of growth, R, the larger the average </w:t>
      </w:r>
      <w:r w:rsidR="00EA1FC5">
        <w:rPr>
          <w:lang w:val="en-CA"/>
        </w:rPr>
        <w:t xml:space="preserve">size of the </w:t>
      </w:r>
      <w:r w:rsidR="00BD1977">
        <w:rPr>
          <w:lang w:val="en-CA"/>
        </w:rPr>
        <w:t>group</w:t>
      </w:r>
      <w:r w:rsidR="00EA1FC5">
        <w:rPr>
          <w:lang w:val="en-CA"/>
        </w:rPr>
        <w:t>s</w:t>
      </w:r>
      <w:r w:rsidR="00BD1977">
        <w:rPr>
          <w:lang w:val="en-CA"/>
        </w:rPr>
        <w:t xml:space="preserve"> </w:t>
      </w:r>
      <w:r w:rsidR="00DF2D36">
        <w:rPr>
          <w:lang w:val="en-CA"/>
        </w:rPr>
        <w:t xml:space="preserve">that </w:t>
      </w:r>
      <w:r w:rsidR="00EA1FC5">
        <w:rPr>
          <w:lang w:val="en-CA"/>
        </w:rPr>
        <w:t>formed</w:t>
      </w:r>
      <w:r w:rsidR="00BD1977">
        <w:rPr>
          <w:lang w:val="en-CA"/>
        </w:rPr>
        <w:t xml:space="preserve">. </w:t>
      </w:r>
      <w:commentRangeStart w:id="11"/>
      <w:r w:rsidR="00BD1977">
        <w:rPr>
          <w:lang w:val="en-CA"/>
        </w:rPr>
        <w:t xml:space="preserve">The cost of cooperation, β, only had an effect on the group size when C and r was small (C=0.02 and R&lt;1.0), keeping groups below the stable group size (figure 1). Otherwise the average group size remained around the </w:t>
      </w:r>
      <w:r w:rsidR="00EC71A3">
        <w:rPr>
          <w:lang w:val="en-CA"/>
        </w:rPr>
        <w:t xml:space="preserve">optimum </w:t>
      </w:r>
      <w:commentRangeStart w:id="12"/>
      <w:r w:rsidR="00BD1977">
        <w:rPr>
          <w:lang w:val="en-CA"/>
        </w:rPr>
        <w:t>group size</w:t>
      </w:r>
      <w:commentRangeEnd w:id="12"/>
      <w:r w:rsidR="00BD1977">
        <w:rPr>
          <w:rStyle w:val="CommentReference"/>
        </w:rPr>
        <w:commentReference w:id="12"/>
      </w:r>
      <w:commentRangeEnd w:id="11"/>
      <w:r w:rsidR="00DA4CC4">
        <w:rPr>
          <w:rStyle w:val="CommentReference"/>
        </w:rPr>
        <w:commentReference w:id="11"/>
      </w:r>
    </w:p>
    <w:p w:rsidR="00BD1977" w:rsidRDefault="00BD1977" w:rsidP="006D4DAE">
      <w:pPr>
        <w:spacing w:line="480" w:lineRule="auto"/>
        <w:rPr>
          <w:i/>
          <w:lang w:val="en-CA"/>
        </w:rPr>
      </w:pPr>
      <w:r w:rsidRPr="00A2312D">
        <w:rPr>
          <w:i/>
          <w:lang w:val="en-CA"/>
        </w:rPr>
        <w:t>Evolution of cooperation</w:t>
      </w:r>
    </w:p>
    <w:p w:rsidR="00BD1977" w:rsidRDefault="008E55B8" w:rsidP="006D4DAE">
      <w:pPr>
        <w:spacing w:line="480" w:lineRule="auto"/>
        <w:rPr>
          <w:lang w:val="en-CA"/>
        </w:rPr>
      </w:pPr>
      <w:r>
        <w:rPr>
          <w:lang w:val="en-CA"/>
        </w:rPr>
        <w:t xml:space="preserve">Discuss the evolution of cooperation last, </w:t>
      </w:r>
      <w:r w:rsidR="00F65D8F">
        <w:rPr>
          <w:lang w:val="en-CA"/>
        </w:rPr>
        <w:t>since it will depend partly on values attained by degree of relatedness and group size, in addition to the costs of cooperation</w:t>
      </w:r>
      <w:r>
        <w:rPr>
          <w:lang w:val="en-CA"/>
        </w:rPr>
        <w:t xml:space="preserve">.  </w:t>
      </w:r>
      <w:r w:rsidR="00BD1977">
        <w:rPr>
          <w:lang w:val="en-CA"/>
        </w:rPr>
        <w:t xml:space="preserve">The level of cooperation that evolved depended on the cost of cooperation, β, with 29.9% of the variation explained by the cost of cooperation.  36.9% of the variation was explained by interaction terms in the ANOVA model (table x).  From figure 1 it can been seen that when the group carrying capacity was small (C =0.1) average cooperation evolved to a high level regardless of the cost of cooperation or intrinsic rate of growth. However when both the group carrying capacity and the cost of cooperation is large (C=0.02 and β </w:t>
      </w:r>
      <w:r w:rsidR="00AB5AF6">
        <w:rPr>
          <w:lang w:val="en-CA"/>
        </w:rPr>
        <w:t>≥</w:t>
      </w:r>
      <w:r w:rsidR="00BD1977">
        <w:rPr>
          <w:lang w:val="en-CA"/>
        </w:rPr>
        <w:t>0.6, C=0.06 and β =0.8) lower levels of cooperation evolve.</w:t>
      </w:r>
    </w:p>
    <w:p w:rsidR="00BD1977" w:rsidRDefault="00BD1977" w:rsidP="00BD1977">
      <w:pPr>
        <w:rPr>
          <w:lang w:val="en-CA"/>
        </w:rPr>
      </w:pPr>
    </w:p>
    <w:tbl>
      <w:tblPr>
        <w:tblStyle w:val="TableGrid"/>
        <w:tblW w:w="0" w:type="auto"/>
        <w:tblLook w:val="04A0" w:firstRow="1" w:lastRow="0" w:firstColumn="1" w:lastColumn="0" w:noHBand="0" w:noVBand="1"/>
      </w:tblPr>
      <w:tblGrid>
        <w:gridCol w:w="1890"/>
        <w:gridCol w:w="2046"/>
        <w:gridCol w:w="1842"/>
        <w:gridCol w:w="1560"/>
        <w:gridCol w:w="1559"/>
      </w:tblGrid>
      <w:tr w:rsidR="00BD1977" w:rsidTr="002A3D64">
        <w:trPr>
          <w:trHeight w:hRule="exact" w:val="688"/>
        </w:trPr>
        <w:tc>
          <w:tcPr>
            <w:tcW w:w="1890" w:type="dxa"/>
          </w:tcPr>
          <w:p w:rsidR="00BD1977" w:rsidRDefault="00BD1977" w:rsidP="002A3D64">
            <w:r>
              <w:t>Parameter</w:t>
            </w:r>
          </w:p>
        </w:tc>
        <w:tc>
          <w:tcPr>
            <w:tcW w:w="2046" w:type="dxa"/>
          </w:tcPr>
          <w:p w:rsidR="00BD1977" w:rsidRDefault="00BD1977" w:rsidP="002A3D64">
            <w:r>
              <w:t>Kin Preference (</w:t>
            </w:r>
            <w:proofErr w:type="spellStart"/>
            <w:r>
              <w:t>a</w:t>
            </w:r>
            <w:r w:rsidR="00A7663D">
              <w:t>rc</w:t>
            </w:r>
            <w:r>
              <w:t>sin</w:t>
            </w:r>
            <w:proofErr w:type="spellEnd"/>
            <w:r>
              <w:t xml:space="preserve"> transformed)</w:t>
            </w:r>
          </w:p>
        </w:tc>
        <w:tc>
          <w:tcPr>
            <w:tcW w:w="1842" w:type="dxa"/>
          </w:tcPr>
          <w:p w:rsidR="00BD1977" w:rsidRDefault="00BD1977" w:rsidP="002A3D64">
            <w:r>
              <w:t>Relatedness (</w:t>
            </w:r>
            <w:proofErr w:type="spellStart"/>
            <w:r>
              <w:t>a</w:t>
            </w:r>
            <w:r w:rsidR="001F5170">
              <w:t>rc</w:t>
            </w:r>
            <w:r>
              <w:t>sin</w:t>
            </w:r>
            <w:proofErr w:type="spellEnd"/>
            <w:r>
              <w:t xml:space="preserve"> </w:t>
            </w:r>
            <w:bookmarkStart w:id="13" w:name="_GoBack"/>
            <w:bookmarkEnd w:id="13"/>
            <w:r>
              <w:t>transformed)</w:t>
            </w:r>
          </w:p>
        </w:tc>
        <w:tc>
          <w:tcPr>
            <w:tcW w:w="1560" w:type="dxa"/>
          </w:tcPr>
          <w:p w:rsidR="00BD1977" w:rsidRDefault="00BD1977" w:rsidP="002A3D64">
            <w:r>
              <w:t>Group size (log transformed)</w:t>
            </w:r>
          </w:p>
        </w:tc>
        <w:tc>
          <w:tcPr>
            <w:tcW w:w="1559" w:type="dxa"/>
          </w:tcPr>
          <w:p w:rsidR="00BD1977" w:rsidRDefault="00BD1977" w:rsidP="002A3D64">
            <w:r>
              <w:t>Ave Coop (log transformed)</w:t>
            </w:r>
          </w:p>
        </w:tc>
      </w:tr>
      <w:tr w:rsidR="00BD1977" w:rsidTr="002A3D64">
        <w:trPr>
          <w:trHeight w:hRule="exact" w:val="563"/>
        </w:trPr>
        <w:tc>
          <w:tcPr>
            <w:tcW w:w="1890" w:type="dxa"/>
          </w:tcPr>
          <w:p w:rsidR="00BD1977" w:rsidRDefault="00BD1977" w:rsidP="002A3D64">
            <w:r>
              <w:t>r (intrinsic rate of growth)</w:t>
            </w:r>
          </w:p>
        </w:tc>
        <w:tc>
          <w:tcPr>
            <w:tcW w:w="2046" w:type="dxa"/>
          </w:tcPr>
          <w:p w:rsidR="00BD1977" w:rsidRDefault="00BD1977" w:rsidP="002A3D64">
            <w:r>
              <w:t>88.4</w:t>
            </w:r>
          </w:p>
        </w:tc>
        <w:tc>
          <w:tcPr>
            <w:tcW w:w="1842" w:type="dxa"/>
          </w:tcPr>
          <w:p w:rsidR="00BD1977" w:rsidRDefault="00BD1977" w:rsidP="002A3D64">
            <w:r>
              <w:t>90.7</w:t>
            </w:r>
          </w:p>
        </w:tc>
        <w:tc>
          <w:tcPr>
            <w:tcW w:w="1560" w:type="dxa"/>
          </w:tcPr>
          <w:p w:rsidR="00BD1977" w:rsidRDefault="00BD1977" w:rsidP="002A3D64">
            <w:r>
              <w:t>15.8</w:t>
            </w:r>
          </w:p>
        </w:tc>
        <w:tc>
          <w:tcPr>
            <w:tcW w:w="1559" w:type="dxa"/>
          </w:tcPr>
          <w:p w:rsidR="00BD1977" w:rsidRDefault="00BD1977" w:rsidP="002A3D64">
            <w:r>
              <w:t>11.1</w:t>
            </w:r>
          </w:p>
        </w:tc>
      </w:tr>
      <w:tr w:rsidR="00BD1977" w:rsidTr="002A3D64">
        <w:trPr>
          <w:trHeight w:hRule="exact" w:val="698"/>
        </w:trPr>
        <w:tc>
          <w:tcPr>
            <w:tcW w:w="1890" w:type="dxa"/>
          </w:tcPr>
          <w:p w:rsidR="00BD1977" w:rsidRDefault="00BD1977" w:rsidP="002A3D64">
            <w:r>
              <w:t xml:space="preserve">C  (inverse of </w:t>
            </w:r>
            <w:proofErr w:type="spellStart"/>
            <w:r>
              <w:t>gp</w:t>
            </w:r>
            <w:proofErr w:type="spellEnd"/>
            <w:r>
              <w:t xml:space="preserve"> carrying capacity)</w:t>
            </w:r>
          </w:p>
        </w:tc>
        <w:tc>
          <w:tcPr>
            <w:tcW w:w="2046" w:type="dxa"/>
          </w:tcPr>
          <w:p w:rsidR="00BD1977" w:rsidRDefault="00BD1977" w:rsidP="002A3D64">
            <w:r>
              <w:t>0.10</w:t>
            </w:r>
          </w:p>
        </w:tc>
        <w:tc>
          <w:tcPr>
            <w:tcW w:w="1842" w:type="dxa"/>
          </w:tcPr>
          <w:p w:rsidR="00BD1977" w:rsidRDefault="00BD1977" w:rsidP="002A3D64">
            <w:r>
              <w:t>0.53</w:t>
            </w:r>
          </w:p>
        </w:tc>
        <w:tc>
          <w:tcPr>
            <w:tcW w:w="1560" w:type="dxa"/>
          </w:tcPr>
          <w:p w:rsidR="00BD1977" w:rsidRDefault="00BD1977" w:rsidP="002A3D64">
            <w:r>
              <w:t>63.3</w:t>
            </w:r>
          </w:p>
        </w:tc>
        <w:tc>
          <w:tcPr>
            <w:tcW w:w="1559" w:type="dxa"/>
          </w:tcPr>
          <w:p w:rsidR="00BD1977" w:rsidRDefault="00BD1977" w:rsidP="002A3D64">
            <w:r>
              <w:t>6.4</w:t>
            </w:r>
          </w:p>
        </w:tc>
      </w:tr>
      <w:tr w:rsidR="00BD1977" w:rsidTr="002A3D64">
        <w:trPr>
          <w:trHeight w:hRule="exact" w:val="694"/>
        </w:trPr>
        <w:tc>
          <w:tcPr>
            <w:tcW w:w="1890" w:type="dxa"/>
          </w:tcPr>
          <w:p w:rsidR="00BD1977" w:rsidRDefault="00BD1977" w:rsidP="002A3D64">
            <w:r>
              <w:rPr>
                <w:lang w:val="en-CA"/>
              </w:rPr>
              <w:t>β</w:t>
            </w:r>
            <w:r>
              <w:t xml:space="preserve"> (cost of cooperation)</w:t>
            </w:r>
          </w:p>
        </w:tc>
        <w:tc>
          <w:tcPr>
            <w:tcW w:w="2046" w:type="dxa"/>
          </w:tcPr>
          <w:p w:rsidR="00BD1977" w:rsidRDefault="00BD1977" w:rsidP="002A3D64">
            <w:r>
              <w:t>2.31</w:t>
            </w:r>
          </w:p>
        </w:tc>
        <w:tc>
          <w:tcPr>
            <w:tcW w:w="1842" w:type="dxa"/>
          </w:tcPr>
          <w:p w:rsidR="00BD1977" w:rsidRDefault="00BD1977" w:rsidP="002A3D64">
            <w:r>
              <w:t>0.31</w:t>
            </w:r>
          </w:p>
        </w:tc>
        <w:tc>
          <w:tcPr>
            <w:tcW w:w="1560" w:type="dxa"/>
          </w:tcPr>
          <w:p w:rsidR="00BD1977" w:rsidRDefault="00BD1977" w:rsidP="002A3D64">
            <w:r>
              <w:t>4.7</w:t>
            </w:r>
          </w:p>
        </w:tc>
        <w:tc>
          <w:tcPr>
            <w:tcW w:w="1559" w:type="dxa"/>
          </w:tcPr>
          <w:p w:rsidR="00BD1977" w:rsidRDefault="00BD1977" w:rsidP="002A3D64">
            <w:r>
              <w:t>29.9</w:t>
            </w:r>
          </w:p>
        </w:tc>
      </w:tr>
      <w:tr w:rsidR="00BD1977" w:rsidTr="002A3D64">
        <w:trPr>
          <w:trHeight w:hRule="exact" w:val="340"/>
        </w:trPr>
        <w:tc>
          <w:tcPr>
            <w:tcW w:w="1890" w:type="dxa"/>
          </w:tcPr>
          <w:p w:rsidR="00BD1977" w:rsidRDefault="00BD1977" w:rsidP="002A3D64">
            <w:r>
              <w:t>Interactions</w:t>
            </w:r>
          </w:p>
        </w:tc>
        <w:tc>
          <w:tcPr>
            <w:tcW w:w="2046" w:type="dxa"/>
          </w:tcPr>
          <w:p w:rsidR="00BD1977" w:rsidRDefault="00BD1977" w:rsidP="002A3D64">
            <w:r>
              <w:t>2.49</w:t>
            </w:r>
          </w:p>
        </w:tc>
        <w:tc>
          <w:tcPr>
            <w:tcW w:w="1842" w:type="dxa"/>
          </w:tcPr>
          <w:p w:rsidR="00BD1977" w:rsidRDefault="00BD1977" w:rsidP="002A3D64">
            <w:r>
              <w:t>0</w:t>
            </w:r>
          </w:p>
        </w:tc>
        <w:tc>
          <w:tcPr>
            <w:tcW w:w="1560" w:type="dxa"/>
          </w:tcPr>
          <w:p w:rsidR="00BD1977" w:rsidRDefault="00BD1977" w:rsidP="002A3D64">
            <w:r>
              <w:t>10.6</w:t>
            </w:r>
          </w:p>
        </w:tc>
        <w:tc>
          <w:tcPr>
            <w:tcW w:w="1559" w:type="dxa"/>
          </w:tcPr>
          <w:p w:rsidR="00BD1977" w:rsidRDefault="00BD1977" w:rsidP="002A3D64">
            <w:r>
              <w:t>36.9</w:t>
            </w:r>
          </w:p>
        </w:tc>
      </w:tr>
      <w:tr w:rsidR="00BD1977" w:rsidTr="002A3D64">
        <w:trPr>
          <w:trHeight w:hRule="exact" w:val="340"/>
        </w:trPr>
        <w:tc>
          <w:tcPr>
            <w:tcW w:w="1890" w:type="dxa"/>
          </w:tcPr>
          <w:p w:rsidR="00BD1977" w:rsidRPr="00511E13" w:rsidRDefault="00BD1977" w:rsidP="002A3D64">
            <w:r>
              <w:t>Total (r</w:t>
            </w:r>
            <w:r>
              <w:rPr>
                <w:vertAlign w:val="superscript"/>
              </w:rPr>
              <w:t>2</w:t>
            </w:r>
            <w:r>
              <w:t>)</w:t>
            </w:r>
          </w:p>
        </w:tc>
        <w:tc>
          <w:tcPr>
            <w:tcW w:w="2046" w:type="dxa"/>
          </w:tcPr>
          <w:p w:rsidR="00BD1977" w:rsidRDefault="00BD1977" w:rsidP="002A3D64">
            <w:r>
              <w:t>93.3</w:t>
            </w:r>
          </w:p>
        </w:tc>
        <w:tc>
          <w:tcPr>
            <w:tcW w:w="1842" w:type="dxa"/>
          </w:tcPr>
          <w:p w:rsidR="00BD1977" w:rsidRDefault="00BD1977" w:rsidP="002A3D64">
            <w:r>
              <w:t>91.4</w:t>
            </w:r>
          </w:p>
        </w:tc>
        <w:tc>
          <w:tcPr>
            <w:tcW w:w="1560" w:type="dxa"/>
          </w:tcPr>
          <w:p w:rsidR="00BD1977" w:rsidRDefault="00BD1977" w:rsidP="002A3D64">
            <w:r>
              <w:t>94.4</w:t>
            </w:r>
          </w:p>
        </w:tc>
        <w:tc>
          <w:tcPr>
            <w:tcW w:w="1559" w:type="dxa"/>
          </w:tcPr>
          <w:p w:rsidR="00BD1977" w:rsidRDefault="00BD1977" w:rsidP="002A3D64">
            <w:r>
              <w:t>84.3</w:t>
            </w:r>
          </w:p>
        </w:tc>
      </w:tr>
    </w:tbl>
    <w:p w:rsidR="00BD1977" w:rsidRDefault="00BD1977" w:rsidP="00BD1977">
      <w:pPr>
        <w:rPr>
          <w:vertAlign w:val="superscript"/>
        </w:rPr>
      </w:pPr>
      <w:r>
        <w:rPr>
          <w:b/>
        </w:rPr>
        <w:t>Table x</w:t>
      </w:r>
      <w:r w:rsidRPr="00C177BB">
        <w:rPr>
          <w:b/>
        </w:rPr>
        <w:t>:</w:t>
      </w:r>
      <w:r>
        <w:t xml:space="preserve">  Percentage variance explained by each of the parameters of the model for the average kin preference, relatedness, group size and cooperation within each groups, for each run of the model after it had reached equilibrium.</w:t>
      </w:r>
      <w:r>
        <w:rPr>
          <w:vertAlign w:val="superscript"/>
        </w:rPr>
        <w:t xml:space="preserve">   </w:t>
      </w:r>
    </w:p>
    <w:p w:rsidR="00BD1977" w:rsidRPr="005255CA" w:rsidRDefault="00BD1977" w:rsidP="00BD1977">
      <w:pPr>
        <w:rPr>
          <w:b/>
        </w:rPr>
      </w:pPr>
      <w:r w:rsidRPr="005255CA">
        <w:rPr>
          <w:b/>
          <w:noProof/>
          <w:lang w:val="en-CA" w:eastAsia="en-CA"/>
        </w:rPr>
        <w:drawing>
          <wp:inline distT="0" distB="0" distL="0" distR="0">
            <wp:extent cx="5731510" cy="5209306"/>
            <wp:effectExtent l="19050" t="0" r="2540" b="0"/>
            <wp:docPr id="1" name="Picture 1" descr="D:\RFile\RplotFUL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File\RplotFULL.tiff"/>
                    <pic:cNvPicPr>
                      <a:picLocks noChangeAspect="1" noChangeArrowheads="1"/>
                    </pic:cNvPicPr>
                  </pic:nvPicPr>
                  <pic:blipFill>
                    <a:blip r:embed="rId8" cstate="print"/>
                    <a:srcRect/>
                    <a:stretch>
                      <a:fillRect/>
                    </a:stretch>
                  </pic:blipFill>
                  <pic:spPr bwMode="auto">
                    <a:xfrm>
                      <a:off x="0" y="0"/>
                      <a:ext cx="5731510" cy="5209306"/>
                    </a:xfrm>
                    <a:prstGeom prst="rect">
                      <a:avLst/>
                    </a:prstGeom>
                    <a:noFill/>
                    <a:ln w="9525">
                      <a:noFill/>
                      <a:miter lim="800000"/>
                      <a:headEnd/>
                      <a:tailEnd/>
                    </a:ln>
                  </pic:spPr>
                </pic:pic>
              </a:graphicData>
            </a:graphic>
          </wp:inline>
        </w:drawing>
      </w:r>
    </w:p>
    <w:p w:rsidR="00BD1977" w:rsidRPr="00387EB5" w:rsidRDefault="00BD1977" w:rsidP="00BD1977">
      <w:pPr>
        <w:rPr>
          <w:b/>
          <w:lang w:val="en-CA"/>
        </w:rPr>
      </w:pPr>
    </w:p>
    <w:p w:rsidR="00BD1977" w:rsidRPr="00C32AC5" w:rsidRDefault="00BD1977" w:rsidP="00BD1977">
      <w:pPr>
        <w:rPr>
          <w:i/>
          <w:lang w:val="en-CA"/>
        </w:rPr>
      </w:pPr>
      <w:r w:rsidRPr="00C32AC5">
        <w:rPr>
          <w:i/>
          <w:lang w:val="en-CA"/>
        </w:rPr>
        <w:lastRenderedPageBreak/>
        <w:t>White noise test and within run correlations</w:t>
      </w:r>
    </w:p>
    <w:p w:rsidR="00BD1977" w:rsidRPr="00C32AC5" w:rsidRDefault="00BD1977" w:rsidP="00BD1977">
      <w:pPr>
        <w:spacing w:line="480" w:lineRule="auto"/>
      </w:pPr>
      <w:r>
        <w:rPr>
          <w:rFonts w:cs="CMR10"/>
        </w:rPr>
        <w:t xml:space="preserve">During each run each output parameter oscillates (figure 2). </w:t>
      </w:r>
      <w:r>
        <w:t>However s</w:t>
      </w:r>
      <w:r w:rsidRPr="008F7D57">
        <w:t xml:space="preserve">ignificant values of the Fisher's κ statistic </w:t>
      </w:r>
      <w:r>
        <w:t xml:space="preserve">carried out on a randomly chosen runs, </w:t>
      </w:r>
      <w:r w:rsidRPr="008F7D57">
        <w:t xml:space="preserve">allow us to reject the null hypothesis that </w:t>
      </w:r>
      <w:r>
        <w:t xml:space="preserve">the </w:t>
      </w:r>
      <w:r w:rsidRPr="008F7D57">
        <w:t>fluctuations</w:t>
      </w:r>
      <w:r>
        <w:t xml:space="preserve"> </w:t>
      </w:r>
      <w:r w:rsidRPr="00C32AC5">
        <w:t xml:space="preserve">observed in the series are due to white noise (table y).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4"/>
        <w:gridCol w:w="1684"/>
        <w:gridCol w:w="1648"/>
      </w:tblGrid>
      <w:tr w:rsidR="00BD1977" w:rsidRPr="00C32AC5" w:rsidTr="002A3D64">
        <w:trPr>
          <w:trHeight w:val="349"/>
        </w:trPr>
        <w:tc>
          <w:tcPr>
            <w:tcW w:w="3144" w:type="dxa"/>
            <w:vAlign w:val="center"/>
          </w:tcPr>
          <w:p w:rsidR="00BD1977" w:rsidRPr="00C32AC5" w:rsidRDefault="00BD1977" w:rsidP="002A3D64">
            <w:pPr>
              <w:rPr>
                <w:b/>
              </w:rPr>
            </w:pPr>
            <w:r w:rsidRPr="00C32AC5">
              <w:rPr>
                <w:b/>
              </w:rPr>
              <w:t>Parameter</w:t>
            </w:r>
          </w:p>
        </w:tc>
        <w:tc>
          <w:tcPr>
            <w:tcW w:w="1684" w:type="dxa"/>
            <w:vAlign w:val="center"/>
          </w:tcPr>
          <w:p w:rsidR="00BD1977" w:rsidRPr="00C32AC5" w:rsidRDefault="00BD1977" w:rsidP="002A3D64">
            <w:pPr>
              <w:rPr>
                <w:b/>
              </w:rPr>
            </w:pPr>
            <w:r w:rsidRPr="00C32AC5">
              <w:rPr>
                <w:b/>
              </w:rPr>
              <w:t>Fisher’s κ</w:t>
            </w:r>
          </w:p>
        </w:tc>
        <w:tc>
          <w:tcPr>
            <w:tcW w:w="1648" w:type="dxa"/>
            <w:vAlign w:val="center"/>
          </w:tcPr>
          <w:p w:rsidR="00BD1977" w:rsidRPr="00C32AC5" w:rsidRDefault="00BD1977" w:rsidP="002A3D64">
            <w:pPr>
              <w:rPr>
                <w:b/>
              </w:rPr>
            </w:pPr>
            <w:r w:rsidRPr="00C32AC5">
              <w:rPr>
                <w:b/>
              </w:rPr>
              <w:t>P value</w:t>
            </w:r>
          </w:p>
        </w:tc>
      </w:tr>
      <w:tr w:rsidR="00BD1977" w:rsidRPr="00C32AC5" w:rsidTr="002A3D64">
        <w:trPr>
          <w:trHeight w:val="330"/>
        </w:trPr>
        <w:tc>
          <w:tcPr>
            <w:tcW w:w="3144" w:type="dxa"/>
            <w:vAlign w:val="center"/>
          </w:tcPr>
          <w:p w:rsidR="00BD1977" w:rsidRPr="00C32AC5" w:rsidRDefault="00BD1977" w:rsidP="002A3D64">
            <w:r w:rsidRPr="00C32AC5">
              <w:t>Average cooperation</w:t>
            </w:r>
          </w:p>
        </w:tc>
        <w:tc>
          <w:tcPr>
            <w:tcW w:w="1684" w:type="dxa"/>
            <w:vAlign w:val="center"/>
          </w:tcPr>
          <w:p w:rsidR="00BD1977" w:rsidRPr="00C32AC5" w:rsidRDefault="00BD1977" w:rsidP="002A3D64">
            <w:r w:rsidRPr="00C32AC5">
              <w:t>672.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Average group size</w:t>
            </w:r>
          </w:p>
        </w:tc>
        <w:tc>
          <w:tcPr>
            <w:tcW w:w="1684" w:type="dxa"/>
            <w:vAlign w:val="center"/>
          </w:tcPr>
          <w:p w:rsidR="00BD1977" w:rsidRPr="00C32AC5" w:rsidRDefault="00BD1977" w:rsidP="002A3D64">
            <w:r w:rsidRPr="00C32AC5">
              <w:t>1380.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Relatedness</w:t>
            </w:r>
          </w:p>
        </w:tc>
        <w:tc>
          <w:tcPr>
            <w:tcW w:w="1684" w:type="dxa"/>
            <w:vAlign w:val="center"/>
          </w:tcPr>
          <w:p w:rsidR="00BD1977" w:rsidRPr="00C32AC5" w:rsidRDefault="00BD1977" w:rsidP="002A3D64">
            <w:r w:rsidRPr="00C32AC5">
              <w:t>730.1</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Kin preference</w:t>
            </w:r>
          </w:p>
        </w:tc>
        <w:tc>
          <w:tcPr>
            <w:tcW w:w="1684" w:type="dxa"/>
            <w:vAlign w:val="center"/>
          </w:tcPr>
          <w:p w:rsidR="00BD1977" w:rsidRPr="00C32AC5" w:rsidRDefault="00BD1977" w:rsidP="002A3D64">
            <w:r w:rsidRPr="00C32AC5">
              <w:t>1757.4</w:t>
            </w:r>
          </w:p>
        </w:tc>
        <w:tc>
          <w:tcPr>
            <w:tcW w:w="1648" w:type="dxa"/>
            <w:vAlign w:val="center"/>
          </w:tcPr>
          <w:p w:rsidR="00BD1977" w:rsidRPr="00C32AC5" w:rsidRDefault="00BD1977" w:rsidP="002A3D64">
            <w:r w:rsidRPr="00C32AC5">
              <w:t>&lt;&lt;0.001</w:t>
            </w:r>
          </w:p>
        </w:tc>
      </w:tr>
    </w:tbl>
    <w:p w:rsidR="00BD1977" w:rsidRPr="00C32AC5" w:rsidRDefault="00BD1977" w:rsidP="00BD1977">
      <w:pPr>
        <w:spacing w:line="480" w:lineRule="auto"/>
      </w:pPr>
      <w:r w:rsidRPr="00C32AC5">
        <w:rPr>
          <w:b/>
        </w:rPr>
        <w:t xml:space="preserve">Table y:  </w:t>
      </w:r>
      <w:r w:rsidRPr="00C32AC5">
        <w:t>The Fisher’s κ value and corresponding p value for a randomly choose run.</w:t>
      </w:r>
    </w:p>
    <w:p w:rsidR="00BD1977" w:rsidRDefault="00BD1977" w:rsidP="006D4DAE">
      <w:pPr>
        <w:spacing w:line="480" w:lineRule="auto"/>
        <w:rPr>
          <w:highlight w:val="yellow"/>
        </w:rPr>
      </w:pPr>
      <w:r>
        <w:rPr>
          <w:rFonts w:cs="CMR10"/>
        </w:rPr>
        <w:t>During the runs the oscillating values of c</w:t>
      </w:r>
      <w:r w:rsidRPr="00C32AC5">
        <w:t xml:space="preserve">ooperation is correlated with group size and relatedness is correlated with kin preference. </w:t>
      </w:r>
      <w:r>
        <w:t>K</w:t>
      </w:r>
      <w:r w:rsidRPr="00C32AC5">
        <w:t>in preference and relatedness are counter-correlated with cooperation and group size</w:t>
      </w:r>
      <w:r>
        <w:t xml:space="preserve"> (figure 2).  </w:t>
      </w:r>
      <w:r w:rsidRPr="0028435F">
        <w:rPr>
          <w:highlight w:val="yellow"/>
        </w:rPr>
        <w:t xml:space="preserve">Leticia: I have potentially found a way to </w:t>
      </w:r>
      <w:r>
        <w:rPr>
          <w:highlight w:val="yellow"/>
        </w:rPr>
        <w:t>test/measure correlations within time series, using a function I found in R.  If you agree I think it might be good to test for the amount of correlation within all runs and get the average result, as the magnitude of correlation seems to differ a bit between runs, but not necessarily the direction. (</w:t>
      </w:r>
      <w:proofErr w:type="gramStart"/>
      <w:r>
        <w:rPr>
          <w:highlight w:val="yellow"/>
        </w:rPr>
        <w:t>see</w:t>
      </w:r>
      <w:proofErr w:type="gramEnd"/>
      <w:r>
        <w:rPr>
          <w:highlight w:val="yellow"/>
        </w:rPr>
        <w:t xml:space="preserve"> table z below for an example of cross-correlation tested for one run)</w:t>
      </w:r>
    </w:p>
    <w:p w:rsidR="00BD1977" w:rsidRPr="00C32AC5" w:rsidRDefault="00BD1977" w:rsidP="00BD1977">
      <w:pPr>
        <w:spacing w:line="480" w:lineRule="auto"/>
      </w:pPr>
    </w:p>
    <w:p w:rsidR="00BD1977" w:rsidRDefault="00BD1977" w:rsidP="006D4DAE">
      <w:pPr>
        <w:spacing w:line="360" w:lineRule="auto"/>
      </w:pPr>
      <w:r w:rsidRPr="000315B5">
        <w:rPr>
          <w:rFonts w:ascii="CMR10" w:hAnsi="CMR10" w:cs="CMR10"/>
          <w:b/>
          <w:noProof/>
          <w:sz w:val="20"/>
          <w:szCs w:val="20"/>
          <w:lang w:val="en-CA" w:eastAsia="en-CA"/>
        </w:rPr>
        <w:lastRenderedPageBreak/>
        <w:drawing>
          <wp:inline distT="0" distB="0" distL="0" distR="0">
            <wp:extent cx="5731510" cy="3158317"/>
            <wp:effectExtent l="19050" t="0" r="2540" b="0"/>
            <wp:docPr id="9" name="Picture 8" descr="D:\RFile\Rplot0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RFile\Rplot08.tiff"/>
                    <pic:cNvPicPr>
                      <a:picLocks noChangeAspect="1" noChangeArrowheads="1"/>
                    </pic:cNvPicPr>
                  </pic:nvPicPr>
                  <pic:blipFill>
                    <a:blip r:embed="rId9" cstate="print"/>
                    <a:srcRect/>
                    <a:stretch>
                      <a:fillRect/>
                    </a:stretch>
                  </pic:blipFill>
                  <pic:spPr bwMode="auto">
                    <a:xfrm>
                      <a:off x="0" y="0"/>
                      <a:ext cx="5731510" cy="3158317"/>
                    </a:xfrm>
                    <a:prstGeom prst="rect">
                      <a:avLst/>
                    </a:prstGeom>
                    <a:noFill/>
                    <a:ln w="9525">
                      <a:noFill/>
                      <a:miter lim="800000"/>
                      <a:headEnd/>
                      <a:tailEnd/>
                    </a:ln>
                  </pic:spPr>
                </pic:pic>
              </a:graphicData>
            </a:graphic>
          </wp:inline>
        </w:drawing>
      </w:r>
      <w:r>
        <w:rPr>
          <w:b/>
        </w:rPr>
        <w:t>Fig 2</w:t>
      </w:r>
      <w:r w:rsidRPr="00DB5454">
        <w:rPr>
          <w:b/>
        </w:rPr>
        <w:t>:</w:t>
      </w:r>
      <w:r>
        <w:t xml:space="preserve"> Time series showing oscillations for R=0.1, c=0.06, β=0.2.  Lines shown are cubic spline fits with flexibility parameter λ= 0.001 on the original data. The first 10000 records of the run were removed to ensure that the cycle had reached equilibrium.</w:t>
      </w:r>
    </w:p>
    <w:p w:rsidR="006D4DAE" w:rsidRPr="006D4DAE" w:rsidRDefault="006D4DAE" w:rsidP="006D4DAE">
      <w:pPr>
        <w:spacing w:line="360" w:lineRule="auto"/>
        <w:rPr>
          <w:b/>
          <w:lang w:val="en-CA"/>
        </w:rPr>
      </w:pPr>
    </w:p>
    <w:tbl>
      <w:tblPr>
        <w:tblStyle w:val="TableGrid"/>
        <w:tblW w:w="0" w:type="auto"/>
        <w:tblLook w:val="04A0" w:firstRow="1" w:lastRow="0" w:firstColumn="1" w:lastColumn="0" w:noHBand="0" w:noVBand="1"/>
      </w:tblPr>
      <w:tblGrid>
        <w:gridCol w:w="1732"/>
        <w:gridCol w:w="2039"/>
        <w:gridCol w:w="2003"/>
        <w:gridCol w:w="1734"/>
        <w:gridCol w:w="1734"/>
      </w:tblGrid>
      <w:tr w:rsidR="00BD1977" w:rsidTr="002A3D64">
        <w:tc>
          <w:tcPr>
            <w:tcW w:w="1732" w:type="dxa"/>
          </w:tcPr>
          <w:p w:rsidR="00BD1977" w:rsidRDefault="00BD1977" w:rsidP="002A3D64"/>
        </w:tc>
        <w:tc>
          <w:tcPr>
            <w:tcW w:w="2039" w:type="dxa"/>
          </w:tcPr>
          <w:p w:rsidR="00BD1977" w:rsidRDefault="00BD1977" w:rsidP="002A3D64">
            <w:r>
              <w:t>Cooperation</w:t>
            </w:r>
          </w:p>
        </w:tc>
        <w:tc>
          <w:tcPr>
            <w:tcW w:w="2003" w:type="dxa"/>
          </w:tcPr>
          <w:p w:rsidR="00BD1977" w:rsidRDefault="00BD1977" w:rsidP="002A3D64">
            <w:r>
              <w:t>Kin Preference</w:t>
            </w:r>
          </w:p>
        </w:tc>
        <w:tc>
          <w:tcPr>
            <w:tcW w:w="1734" w:type="dxa"/>
          </w:tcPr>
          <w:p w:rsidR="00BD1977" w:rsidRDefault="00BD1977" w:rsidP="002A3D64">
            <w:r>
              <w:t>Group size</w:t>
            </w:r>
          </w:p>
        </w:tc>
        <w:tc>
          <w:tcPr>
            <w:tcW w:w="1734" w:type="dxa"/>
          </w:tcPr>
          <w:p w:rsidR="00BD1977" w:rsidRDefault="00BD1977" w:rsidP="002A3D64">
            <w:r>
              <w:t>Relatedness</w:t>
            </w:r>
          </w:p>
        </w:tc>
      </w:tr>
      <w:tr w:rsidR="00BD1977" w:rsidTr="002A3D64">
        <w:tc>
          <w:tcPr>
            <w:tcW w:w="1732" w:type="dxa"/>
          </w:tcPr>
          <w:p w:rsidR="00BD1977" w:rsidRDefault="00BD1977" w:rsidP="002A3D64">
            <w:r>
              <w:t>Cooperation</w:t>
            </w:r>
          </w:p>
        </w:tc>
        <w:tc>
          <w:tcPr>
            <w:tcW w:w="2039" w:type="dxa"/>
          </w:tcPr>
          <w:p w:rsidR="00BD1977" w:rsidRDefault="00BD1977" w:rsidP="002A3D64">
            <w:r>
              <w:t>NA</w:t>
            </w:r>
          </w:p>
        </w:tc>
        <w:tc>
          <w:tcPr>
            <w:tcW w:w="2003" w:type="dxa"/>
          </w:tcPr>
          <w:p w:rsidR="00BD1977" w:rsidRDefault="00BD1977" w:rsidP="002A3D64"/>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Kin Preference</w:t>
            </w:r>
          </w:p>
        </w:tc>
        <w:tc>
          <w:tcPr>
            <w:tcW w:w="2039" w:type="dxa"/>
          </w:tcPr>
          <w:p w:rsidR="00BD1977" w:rsidRDefault="00BD1977" w:rsidP="002A3D64">
            <w:r w:rsidRPr="00B12965">
              <w:t>-0.052</w:t>
            </w:r>
            <w:r>
              <w:t xml:space="preserve"> # not such a strong correlation</w:t>
            </w:r>
          </w:p>
        </w:tc>
        <w:tc>
          <w:tcPr>
            <w:tcW w:w="2003" w:type="dxa"/>
          </w:tcPr>
          <w:p w:rsidR="00BD1977" w:rsidRDefault="00BD1977" w:rsidP="002A3D64">
            <w:r>
              <w:t>NA</w:t>
            </w:r>
          </w:p>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Group size</w:t>
            </w:r>
          </w:p>
        </w:tc>
        <w:tc>
          <w:tcPr>
            <w:tcW w:w="2039" w:type="dxa"/>
          </w:tcPr>
          <w:p w:rsidR="00BD1977" w:rsidRDefault="00BD1977" w:rsidP="002A3D64">
            <w:r>
              <w:t>0.256</w:t>
            </w:r>
          </w:p>
        </w:tc>
        <w:tc>
          <w:tcPr>
            <w:tcW w:w="2003" w:type="dxa"/>
          </w:tcPr>
          <w:p w:rsidR="00BD1977" w:rsidRDefault="00BD1977" w:rsidP="002A3D64">
            <w:r w:rsidRPr="00B12965">
              <w:t>-0.845</w:t>
            </w:r>
          </w:p>
        </w:tc>
        <w:tc>
          <w:tcPr>
            <w:tcW w:w="1734" w:type="dxa"/>
          </w:tcPr>
          <w:p w:rsidR="00BD1977" w:rsidRDefault="00BD1977" w:rsidP="002A3D64">
            <w:r>
              <w:t>NA</w:t>
            </w:r>
          </w:p>
        </w:tc>
        <w:tc>
          <w:tcPr>
            <w:tcW w:w="1734" w:type="dxa"/>
          </w:tcPr>
          <w:p w:rsidR="00BD1977" w:rsidRDefault="00BD1977" w:rsidP="002A3D64"/>
        </w:tc>
      </w:tr>
      <w:tr w:rsidR="00BD1977" w:rsidTr="002A3D64">
        <w:tc>
          <w:tcPr>
            <w:tcW w:w="1732" w:type="dxa"/>
          </w:tcPr>
          <w:p w:rsidR="00BD1977" w:rsidRDefault="00BD1977" w:rsidP="002A3D64">
            <w:r>
              <w:t>Relatedness</w:t>
            </w:r>
          </w:p>
        </w:tc>
        <w:tc>
          <w:tcPr>
            <w:tcW w:w="2039" w:type="dxa"/>
          </w:tcPr>
          <w:p w:rsidR="00BD1977" w:rsidRDefault="00BD1977" w:rsidP="002A3D64">
            <w:r>
              <w:t>-0.185</w:t>
            </w:r>
          </w:p>
        </w:tc>
        <w:tc>
          <w:tcPr>
            <w:tcW w:w="2003" w:type="dxa"/>
          </w:tcPr>
          <w:p w:rsidR="00BD1977" w:rsidRDefault="00BD1977" w:rsidP="002A3D64">
            <w:r>
              <w:t>0.646</w:t>
            </w:r>
          </w:p>
        </w:tc>
        <w:tc>
          <w:tcPr>
            <w:tcW w:w="1734" w:type="dxa"/>
          </w:tcPr>
          <w:p w:rsidR="00BD1977" w:rsidRDefault="00BD1977" w:rsidP="002A3D64">
            <w:r>
              <w:t>-0.862</w:t>
            </w:r>
          </w:p>
        </w:tc>
        <w:tc>
          <w:tcPr>
            <w:tcW w:w="1734" w:type="dxa"/>
          </w:tcPr>
          <w:p w:rsidR="00BD1977" w:rsidRDefault="00BD1977" w:rsidP="002A3D64">
            <w:r>
              <w:t>NA</w:t>
            </w:r>
          </w:p>
        </w:tc>
      </w:tr>
    </w:tbl>
    <w:p w:rsidR="00BD1977" w:rsidRPr="00D11208" w:rsidRDefault="00BD1977" w:rsidP="00BD1977">
      <w:pPr>
        <w:spacing w:line="480" w:lineRule="auto"/>
      </w:pPr>
      <w:r>
        <w:t>Table z: Cross correlations for sample time series</w:t>
      </w:r>
    </w:p>
    <w:p w:rsidR="009D417B" w:rsidRDefault="000315B5" w:rsidP="00BE1656">
      <w:pPr>
        <w:spacing w:line="480" w:lineRule="auto"/>
        <w:rPr>
          <w:rFonts w:ascii="CMR10" w:hAnsi="CMR10" w:cs="CMR10"/>
          <w:b/>
          <w:sz w:val="20"/>
          <w:szCs w:val="20"/>
        </w:rPr>
      </w:pPr>
      <w:r>
        <w:rPr>
          <w:rFonts w:ascii="CMR10" w:hAnsi="CMR10" w:cs="CMR10"/>
          <w:b/>
          <w:sz w:val="20"/>
          <w:szCs w:val="20"/>
        </w:rPr>
        <w:t>Discussion</w:t>
      </w:r>
    </w:p>
    <w:p w:rsidR="009D417B" w:rsidRPr="00CB47DA" w:rsidRDefault="00A02F25" w:rsidP="00BE1656">
      <w:pPr>
        <w:spacing w:line="480" w:lineRule="auto"/>
        <w:rPr>
          <w:rFonts w:ascii="Calibri" w:hAnsi="Calibri" w:cs="CMR10"/>
        </w:rPr>
      </w:pPr>
      <w:r w:rsidRPr="00CB47DA">
        <w:rPr>
          <w:rFonts w:ascii="Calibri" w:hAnsi="Calibri" w:cs="CMR10"/>
        </w:rPr>
        <w:t xml:space="preserve">It has been </w:t>
      </w:r>
      <w:r w:rsidR="00CB47DA" w:rsidRPr="00CB47DA">
        <w:rPr>
          <w:rFonts w:ascii="Calibri" w:hAnsi="Calibri" w:cs="CMR10"/>
        </w:rPr>
        <w:t xml:space="preserve">demonstrated many times that </w:t>
      </w:r>
      <w:r w:rsidR="00CB47DA">
        <w:rPr>
          <w:rFonts w:ascii="Calibri" w:hAnsi="Calibri" w:cs="CMR10"/>
        </w:rPr>
        <w:t>the evolution of costly altruistic behaviours can be facilitated by groups with high level of relatedness (ref</w:t>
      </w:r>
      <w:r w:rsidR="00B04A0F">
        <w:rPr>
          <w:rFonts w:ascii="Calibri" w:hAnsi="Calibri" w:cs="CMR10"/>
        </w:rPr>
        <w:t>s</w:t>
      </w:r>
      <w:r w:rsidR="00CB47DA">
        <w:rPr>
          <w:rFonts w:ascii="Calibri" w:hAnsi="Calibri" w:cs="CMR10"/>
        </w:rPr>
        <w:t xml:space="preserve"> •••</w:t>
      </w:r>
      <w:r w:rsidR="00B04A0F">
        <w:rPr>
          <w:rFonts w:ascii="Calibri" w:hAnsi="Calibri" w:cs="CMR10"/>
        </w:rPr>
        <w:t xml:space="preserve">) However it is likely that there are ecological and demographic factors that prevent groups from being formed of close relatives.  An important, but seldom asked </w:t>
      </w:r>
      <w:r w:rsidR="00992DFD">
        <w:rPr>
          <w:rFonts w:ascii="Calibri" w:hAnsi="Calibri" w:cs="CMR10"/>
        </w:rPr>
        <w:t>question</w:t>
      </w:r>
      <w:r w:rsidR="00B04A0F">
        <w:rPr>
          <w:rFonts w:ascii="Calibri" w:hAnsi="Calibri" w:cs="CMR10"/>
        </w:rPr>
        <w:t xml:space="preserve"> is therefore under what conditions kin preference traits should evolve.</w:t>
      </w:r>
      <w:r w:rsidR="00992DFD">
        <w:rPr>
          <w:rFonts w:ascii="Calibri" w:hAnsi="Calibri" w:cs="CMR10"/>
        </w:rPr>
        <w:t xml:space="preserve"> </w:t>
      </w:r>
      <w:commentRangeStart w:id="14"/>
      <w:r w:rsidR="00992DFD">
        <w:rPr>
          <w:lang w:val="en-CA"/>
        </w:rPr>
        <w:t xml:space="preserve">We find that the factor that has by far the largest effect on the kin composition of social groups is the intrinsic fecundity of a species, which explains close to 90% of the variance.  Interestingly, the group carrying capacity was only a minor influence, except for a combination of </w:t>
      </w:r>
      <w:r w:rsidR="00992DFD">
        <w:rPr>
          <w:lang w:val="en-CA"/>
        </w:rPr>
        <w:lastRenderedPageBreak/>
        <w:t xml:space="preserve">very high group carrying capacity and very low fecundity, in which case groups of low relatedness formed when the relative fitness costs of cooperation were high.  </w:t>
      </w:r>
      <w:commentRangeEnd w:id="14"/>
      <w:r w:rsidR="00992DFD">
        <w:rPr>
          <w:rStyle w:val="CommentReference"/>
        </w:rPr>
        <w:commentReference w:id="14"/>
      </w:r>
    </w:p>
    <w:p w:rsidR="00121039" w:rsidRPr="00CB47DA" w:rsidRDefault="00121039" w:rsidP="00BE1656">
      <w:pPr>
        <w:spacing w:line="480" w:lineRule="auto"/>
        <w:rPr>
          <w:rFonts w:ascii="Calibri" w:hAnsi="Calibri" w:cs="CMR10"/>
          <w:i/>
        </w:rPr>
      </w:pPr>
      <w:r w:rsidRPr="00CB47DA">
        <w:rPr>
          <w:rFonts w:ascii="Calibri" w:hAnsi="Calibri" w:cs="CMR10"/>
          <w:i/>
        </w:rPr>
        <w:t xml:space="preserve">Explanation of </w:t>
      </w:r>
      <w:r w:rsidR="00BE1656" w:rsidRPr="00CB47DA">
        <w:rPr>
          <w:rFonts w:ascii="Calibri" w:hAnsi="Calibri" w:cs="CMR10"/>
          <w:i/>
        </w:rPr>
        <w:t>effects</w:t>
      </w:r>
      <w:r w:rsidRPr="00CB47DA">
        <w:rPr>
          <w:rFonts w:ascii="Calibri" w:hAnsi="Calibri" w:cs="CMR10"/>
          <w:i/>
        </w:rPr>
        <w:t xml:space="preserve"> of R, Beta and C</w:t>
      </w:r>
    </w:p>
    <w:p w:rsidR="00B92E4F" w:rsidRDefault="009D417B" w:rsidP="00BE1656">
      <w:pPr>
        <w:spacing w:line="480" w:lineRule="auto"/>
      </w:pPr>
      <w:commentRangeStart w:id="15"/>
      <w:r>
        <w:t xml:space="preserve">We have </w:t>
      </w:r>
      <w:r w:rsidR="004A597A">
        <w:t xml:space="preserve">confirmed results for other studies </w:t>
      </w:r>
      <w:commentRangeEnd w:id="15"/>
      <w:r w:rsidR="00992DFD">
        <w:rPr>
          <w:rStyle w:val="CommentReference"/>
        </w:rPr>
        <w:commentReference w:id="15"/>
      </w:r>
      <w:r w:rsidR="004A597A">
        <w:t xml:space="preserve">(refs ••) </w:t>
      </w:r>
      <w:r>
        <w:t xml:space="preserve"> that a</w:t>
      </w:r>
      <w:r w:rsidR="00B92E4F" w:rsidRPr="00FE14F1">
        <w:t>s</w:t>
      </w:r>
      <w:r>
        <w:t xml:space="preserve"> the intrinsic rate of growth of a population increase</w:t>
      </w:r>
      <w:r w:rsidR="00B92E4F" w:rsidRPr="00FE14F1">
        <w:t xml:space="preserve"> R increases</w:t>
      </w:r>
      <w:r>
        <w:t xml:space="preserve"> so does the level of kin preference that evolves as</w:t>
      </w:r>
      <w:r w:rsidR="00B92E4F" w:rsidRPr="00FE14F1">
        <w:t xml:space="preserve"> more relatives are available in the population to form part of groups</w:t>
      </w:r>
      <w:r w:rsidR="004A597A">
        <w:t>. This allows g</w:t>
      </w:r>
      <w:r>
        <w:t xml:space="preserve">roups </w:t>
      </w:r>
      <w:r w:rsidR="004A597A">
        <w:t xml:space="preserve">the ability </w:t>
      </w:r>
      <w:r w:rsidR="00EE2CFB">
        <w:t xml:space="preserve">to be more </w:t>
      </w:r>
      <w:r w:rsidR="00B92E4F" w:rsidRPr="00FE14F1">
        <w:t>restrictive in the</w:t>
      </w:r>
      <w:r w:rsidR="004A597A">
        <w:t xml:space="preserve">ir admission requirements, thus </w:t>
      </w:r>
      <w:r w:rsidR="00B92E4F" w:rsidRPr="00FE14F1">
        <w:t>causing average within group relatedness to increase.  With greater within group relatedness, greater levels of coop</w:t>
      </w:r>
      <w:r w:rsidR="00EE2CFB">
        <w:t>eration can evolve.  With a larger intrinsic rate of growth</w:t>
      </w:r>
      <w:r w:rsidR="00B92E4F" w:rsidRPr="00FE14F1">
        <w:t>, larger groups can form</w:t>
      </w:r>
      <w:r w:rsidR="00EE2CFB">
        <w:t xml:space="preserve"> as higher levels of cooperation have evolved. T</w:t>
      </w:r>
      <w:r w:rsidR="00B92E4F" w:rsidRPr="00FE14F1">
        <w:t>he effect is more marked when larger group carrying capacities (1/c) require the formation of larger groups.</w:t>
      </w:r>
      <w:r>
        <w:t xml:space="preserve">  This reflects the result in </w:t>
      </w:r>
      <w:commentRangeStart w:id="16"/>
      <w:r w:rsidR="00EE2CFB">
        <w:t>Aviles (2004)</w:t>
      </w:r>
      <w:commentRangeEnd w:id="16"/>
      <w:r w:rsidR="00EE2CFB">
        <w:rPr>
          <w:rStyle w:val="CommentReference"/>
        </w:rPr>
        <w:commentReference w:id="16"/>
      </w:r>
      <w:r w:rsidR="00EE2CFB">
        <w:t>. Within the nature this effect can be seen in animals with a high fecundity</w:t>
      </w:r>
      <w:r w:rsidR="008312BD">
        <w:t xml:space="preserve"> and highly kin selective large groups such as •••</w:t>
      </w:r>
    </w:p>
    <w:p w:rsidR="00B92E4F" w:rsidRDefault="00B92E4F" w:rsidP="00BE1656">
      <w:pPr>
        <w:spacing w:line="480" w:lineRule="auto"/>
      </w:pPr>
      <w:r>
        <w:t>Interestingly</w:t>
      </w:r>
      <w:r w:rsidR="00F136AB">
        <w:t xml:space="preserve"> we show that</w:t>
      </w:r>
      <w:r>
        <w:t xml:space="preserve"> kin preference does not go to zero, even for very small </w:t>
      </w:r>
      <w:r w:rsidR="008312BD">
        <w:t>rates of growth</w:t>
      </w:r>
      <w:r>
        <w:t xml:space="preserve">. This may </w:t>
      </w:r>
      <w:r w:rsidR="004C4E31">
        <w:t xml:space="preserve">be </w:t>
      </w:r>
      <w:r>
        <w:t xml:space="preserve">because leaving relatives out </w:t>
      </w:r>
      <w:r w:rsidR="004C4E31">
        <w:t xml:space="preserve">of a group </w:t>
      </w:r>
      <w:r>
        <w:t>has an indirect fitness cost as these individuals will be eliminated from the population</w:t>
      </w:r>
      <w:r w:rsidR="00D00768">
        <w:t xml:space="preserve"> </w:t>
      </w:r>
      <w:r w:rsidR="00D00768" w:rsidRPr="00D00768">
        <w:rPr>
          <w:highlight w:val="magenta"/>
        </w:rPr>
        <w:t>(can a find a paper that mentions this)</w:t>
      </w:r>
      <w:r w:rsidR="008312BD">
        <w:t xml:space="preserve">. So groups that form in natural populations will relatives present even if the fecundity of the species is very low, even if it is just offspring not leaving the natal patch </w:t>
      </w:r>
      <w:commentRangeStart w:id="17"/>
      <w:proofErr w:type="spellStart"/>
      <w:r w:rsidR="008312BD">
        <w:t>eg</w:t>
      </w:r>
      <w:commentRangeEnd w:id="17"/>
      <w:proofErr w:type="spellEnd"/>
      <w:r w:rsidR="008312BD">
        <w:rPr>
          <w:rStyle w:val="CommentReference"/>
        </w:rPr>
        <w:commentReference w:id="17"/>
      </w:r>
      <w:r w:rsidR="008312BD">
        <w:t xml:space="preserve"> </w:t>
      </w:r>
      <w:r w:rsidR="008312BD">
        <w:rPr>
          <w:highlight w:val="magenta"/>
        </w:rPr>
        <w:t>•••</w:t>
      </w:r>
      <w:r w:rsidR="008312BD">
        <w:t xml:space="preserve"> </w:t>
      </w:r>
    </w:p>
    <w:p w:rsidR="00F9557A" w:rsidRDefault="00F9557A" w:rsidP="00BE1656">
      <w:pPr>
        <w:spacing w:line="480" w:lineRule="auto"/>
      </w:pPr>
      <w:r>
        <w:rPr>
          <w:rStyle w:val="CommentReference"/>
        </w:rPr>
        <w:commentReference w:id="18"/>
      </w:r>
    </w:p>
    <w:p w:rsidR="006A47EC" w:rsidRDefault="00B92E4F" w:rsidP="00BE1656">
      <w:pPr>
        <w:tabs>
          <w:tab w:val="left" w:pos="0"/>
        </w:tabs>
        <w:spacing w:line="480" w:lineRule="auto"/>
      </w:pPr>
      <w:r w:rsidRPr="00C56895">
        <w:t>I</w:t>
      </w:r>
      <w:r w:rsidR="00965AFF">
        <w:t>n general w</w:t>
      </w:r>
      <w:r w:rsidR="00965AFF" w:rsidRPr="00C56895">
        <w:t xml:space="preserve">hen the group carrying capacity (1/c) is small higher levels of cooperation can be maintained even when cooperation is costly because the groups that form are small and therefore can be more restrictive in terms of group entry, only allowing </w:t>
      </w:r>
      <w:commentRangeStart w:id="19"/>
      <w:r w:rsidR="00965AFF" w:rsidRPr="00C56895">
        <w:t>kin to join the group</w:t>
      </w:r>
      <w:commentRangeEnd w:id="19"/>
      <w:r w:rsidR="00965AFF">
        <w:rPr>
          <w:rStyle w:val="CommentReference"/>
        </w:rPr>
        <w:commentReference w:id="19"/>
      </w:r>
      <w:r w:rsidR="00965AFF" w:rsidRPr="00C56895">
        <w:t xml:space="preserve">. </w:t>
      </w:r>
      <w:r w:rsidR="00965AFF">
        <w:t xml:space="preserve"> However at small intrinsic rates of growth low levels of relatedness evolve even at small group carrying capacities because not enough relatives are produced. I</w:t>
      </w:r>
      <w:r w:rsidRPr="00C56895">
        <w:t xml:space="preserve">f there is a large group carrying capacity (large 1/c) </w:t>
      </w:r>
      <w:r w:rsidR="004C4E31">
        <w:t xml:space="preserve">the </w:t>
      </w:r>
      <w:r w:rsidRPr="00C56895">
        <w:t xml:space="preserve">cost of cooperation </w:t>
      </w:r>
      <w:r w:rsidR="004C4E31">
        <w:t xml:space="preserve">parameter becomes </w:t>
      </w:r>
      <w:r w:rsidR="00857042">
        <w:t>important</w:t>
      </w:r>
      <w:r w:rsidR="006A47EC">
        <w:t xml:space="preserve"> in determining group size and </w:t>
      </w:r>
      <w:r w:rsidR="006A47EC">
        <w:lastRenderedPageBreak/>
        <w:t>cooperation</w:t>
      </w:r>
      <w:r w:rsidR="00857042">
        <w:t xml:space="preserve">.  When </w:t>
      </w:r>
      <w:r w:rsidRPr="00C56895">
        <w:t>group carrying capacity is large</w:t>
      </w:r>
      <w:r w:rsidR="006A47EC">
        <w:t xml:space="preserve"> and intrinsic rate of growth is smaller</w:t>
      </w:r>
      <w:r w:rsidRPr="00C56895">
        <w:t xml:space="preserve"> it </w:t>
      </w:r>
      <w:r w:rsidR="006A47EC">
        <w:t xml:space="preserve">is much harder to admit only kin to meet the ecological determined ideal group size. Therefore if the cost of cooperation is high, cooperation does not emerge.  </w:t>
      </w:r>
      <w:proofErr w:type="gramStart"/>
      <w:r w:rsidR="006A47EC">
        <w:t>van</w:t>
      </w:r>
      <w:proofErr w:type="gramEnd"/>
      <w:r w:rsidR="006A47EC">
        <w:t xml:space="preserve"> </w:t>
      </w:r>
      <w:proofErr w:type="spellStart"/>
      <w:r w:rsidR="006A47EC">
        <w:t>Veelen</w:t>
      </w:r>
      <w:proofErr w:type="spellEnd"/>
      <w:r w:rsidR="006A47EC">
        <w:t xml:space="preserve"> et al . (2010) demonstrated analytically that the stable cooperation level for equation </w:t>
      </w:r>
      <w:r w:rsidR="006A47EC" w:rsidRPr="006A47EC">
        <w:rPr>
          <w:highlight w:val="magenta"/>
        </w:rPr>
        <w:t>x</w:t>
      </w:r>
      <w:r w:rsidR="006A47EC">
        <w:t xml:space="preserve"> is related only to the cost of cooperation and the group size</w:t>
      </w:r>
      <w:r w:rsidR="00965AFF">
        <w:t xml:space="preserve"> ... An example of this in nature is the bark beetle that need large groups to .....</w:t>
      </w:r>
    </w:p>
    <w:p w:rsidR="00986BA9" w:rsidRDefault="00986BA9" w:rsidP="00BE1656">
      <w:pPr>
        <w:tabs>
          <w:tab w:val="left" w:pos="0"/>
        </w:tabs>
        <w:spacing w:line="480" w:lineRule="auto"/>
      </w:pPr>
    </w:p>
    <w:p w:rsidR="00EE7D33" w:rsidRDefault="009B7DC9" w:rsidP="00BE1656">
      <w:pPr>
        <w:tabs>
          <w:tab w:val="left" w:pos="0"/>
        </w:tabs>
        <w:spacing w:line="480" w:lineRule="auto"/>
      </w:pPr>
      <w:r>
        <w:t>However when the intrinsic rate of growth is small, high levels of cooperation</w:t>
      </w:r>
      <w:r w:rsidR="00EE7D33">
        <w:t xml:space="preserve"> evolved even though kin preference and relatedness stay low, all except when t he cost of cooperation is very high.  WHY? Because when in small groups you are more likely to find yourself in groups also with high co-operators, everyone benefits and cooperation spread. And the cost to the group as a whole when it is small to have lower </w:t>
      </w:r>
      <w:proofErr w:type="spellStart"/>
      <w:r w:rsidR="00EE7D33">
        <w:t>cooperators</w:t>
      </w:r>
      <w:proofErr w:type="spellEnd"/>
      <w:r w:rsidR="00EE7D33">
        <w:t xml:space="preserve"> is larger.</w:t>
      </w:r>
    </w:p>
    <w:p w:rsidR="00986BA9" w:rsidRDefault="00EE7D33" w:rsidP="00BE1656">
      <w:pPr>
        <w:tabs>
          <w:tab w:val="left" w:pos="0"/>
        </w:tabs>
        <w:spacing w:line="480" w:lineRule="auto"/>
      </w:pPr>
      <w:r>
        <w:t xml:space="preserve"> But when larger groups form there is a higher chance that </w:t>
      </w:r>
      <w:proofErr w:type="gramStart"/>
      <w:r>
        <w:t>more lower</w:t>
      </w:r>
      <w:proofErr w:type="gramEnd"/>
      <w:r>
        <w:t xml:space="preserve"> co-operators will be in the group. The cost to the group as a whole will be </w:t>
      </w:r>
      <w:proofErr w:type="gramStart"/>
      <w:r>
        <w:t>small ,</w:t>
      </w:r>
      <w:proofErr w:type="gramEnd"/>
      <w:r>
        <w:t xml:space="preserve"> but these individuals will have </w:t>
      </w:r>
      <w:r w:rsidR="005F79CC">
        <w:t>greater fitness then the higher co-operators in the group.</w:t>
      </w:r>
    </w:p>
    <w:p w:rsidR="005F79CC" w:rsidRDefault="005F79CC" w:rsidP="00BE1656">
      <w:pPr>
        <w:tabs>
          <w:tab w:val="left" w:pos="0"/>
        </w:tabs>
        <w:spacing w:line="480" w:lineRule="auto"/>
      </w:pPr>
      <w:r>
        <w:t xml:space="preserve">However when the cost of cooperation is very high this offsets this is as the decrease in </w:t>
      </w:r>
      <w:r w:rsidR="00965AFF">
        <w:t xml:space="preserve">the overall </w:t>
      </w:r>
      <w:r>
        <w:t>fitness to the group by having a low cooperator is offset by the much higher fitness to that low co-operator.</w:t>
      </w:r>
    </w:p>
    <w:p w:rsidR="005F79CC" w:rsidRDefault="005F79CC" w:rsidP="00BE1656">
      <w:pPr>
        <w:tabs>
          <w:tab w:val="left" w:pos="0"/>
        </w:tabs>
        <w:spacing w:line="480" w:lineRule="auto"/>
      </w:pPr>
    </w:p>
    <w:p w:rsidR="005F79CC" w:rsidRDefault="005F79CC" w:rsidP="00BE1656">
      <w:pPr>
        <w:tabs>
          <w:tab w:val="left" w:pos="0"/>
        </w:tabs>
        <w:spacing w:line="480" w:lineRule="auto"/>
      </w:pPr>
    </w:p>
    <w:p w:rsidR="00CD4C48" w:rsidRDefault="00CD4C48" w:rsidP="00BE1656">
      <w:pPr>
        <w:tabs>
          <w:tab w:val="left" w:pos="0"/>
        </w:tabs>
        <w:spacing w:line="480" w:lineRule="auto"/>
      </w:pPr>
    </w:p>
    <w:p w:rsidR="00CD4C48" w:rsidRDefault="00CD4C48" w:rsidP="00BE1656">
      <w:pPr>
        <w:tabs>
          <w:tab w:val="left" w:pos="0"/>
        </w:tabs>
        <w:spacing w:line="480" w:lineRule="auto"/>
      </w:pPr>
    </w:p>
    <w:p w:rsidR="00CD4C48" w:rsidRDefault="005F79CC" w:rsidP="00BE1656">
      <w:pPr>
        <w:tabs>
          <w:tab w:val="left" w:pos="0"/>
        </w:tabs>
        <w:spacing w:line="480" w:lineRule="auto"/>
      </w:pPr>
      <w:r>
        <w:t>This effect of having large groups is mitigated if groups only admit kin.</w:t>
      </w:r>
    </w:p>
    <w:p w:rsidR="00B92E4F" w:rsidRPr="00C56895" w:rsidRDefault="00B92E4F" w:rsidP="00BE1656">
      <w:pPr>
        <w:tabs>
          <w:tab w:val="left" w:pos="0"/>
        </w:tabs>
        <w:spacing w:line="480" w:lineRule="auto"/>
      </w:pPr>
      <w:r w:rsidRPr="00C56895">
        <w:lastRenderedPageBreak/>
        <w:t xml:space="preserve">However when group carrying capacity is large </w:t>
      </w:r>
      <w:r w:rsidR="00C81024">
        <w:t>groups</w:t>
      </w:r>
      <w:r w:rsidR="00C81024" w:rsidRPr="00C56895">
        <w:t xml:space="preserve"> </w:t>
      </w:r>
      <w:r w:rsidRPr="00C56895">
        <w:t>can no longer be so restrictive</w:t>
      </w:r>
      <w:r w:rsidR="004C4E31">
        <w:t>, thus causing</w:t>
      </w:r>
      <w:r w:rsidRPr="00C56895">
        <w:t xml:space="preserve"> levels of cooperation </w:t>
      </w:r>
      <w:r w:rsidR="004C4E31">
        <w:t>to drop</w:t>
      </w:r>
      <w:r w:rsidRPr="00C56895">
        <w:t>.</w:t>
      </w:r>
    </w:p>
    <w:p w:rsidR="006D4DAE" w:rsidRDefault="00965AFF" w:rsidP="00BE1656">
      <w:pPr>
        <w:spacing w:line="480" w:lineRule="auto"/>
      </w:pPr>
      <w:r>
        <w:t xml:space="preserve">It is worth noting that </w:t>
      </w:r>
      <w:r w:rsidR="00BE1656" w:rsidRPr="00BE1656">
        <w:t>the cost of cooperation parameter has little or no effect on all variables when the gro</w:t>
      </w:r>
      <w:r w:rsidR="00BE1656">
        <w:t xml:space="preserve">up carrying capacity is small due to the ability of small groups to restrict entry. </w:t>
      </w:r>
    </w:p>
    <w:p w:rsidR="00A02F25" w:rsidRPr="004A597A" w:rsidRDefault="004A597A" w:rsidP="006D4DAE">
      <w:pPr>
        <w:spacing w:line="480" w:lineRule="auto"/>
      </w:pPr>
      <w:r>
        <w:t xml:space="preserve">From van </w:t>
      </w:r>
      <w:proofErr w:type="spellStart"/>
      <w:r>
        <w:t>Veelen</w:t>
      </w:r>
      <w:proofErr w:type="spellEnd"/>
      <w:r>
        <w:t xml:space="preserve"> (2010): for small groups it pays off for an individual to cooperate. They took the derivative for function x to individual cooperation (symbol</w:t>
      </w:r>
      <w:proofErr w:type="gramStart"/>
      <w:r>
        <w:t>)  is</w:t>
      </w:r>
      <w:proofErr w:type="gramEnd"/>
      <w:r>
        <w:t xml:space="preserve"> greater than zero</w:t>
      </w:r>
      <w:r w:rsidR="00284F85">
        <w:t xml:space="preserve"> for small groups, but becomes unfavourable if an individual finds itself in a large group.  What is ‘large’ depends on the parameter values such as the cost of cooperation and the average cooperation level within the group.</w:t>
      </w:r>
      <w:r w:rsidR="00B949A3">
        <w:t xml:space="preserve"> As the cost of cooperation </w:t>
      </w:r>
      <w:proofErr w:type="gramStart"/>
      <w:r w:rsidR="00B949A3">
        <w:t xml:space="preserve">increases </w:t>
      </w:r>
      <w:r w:rsidR="00117C06">
        <w:t xml:space="preserve"> and</w:t>
      </w:r>
      <w:proofErr w:type="gramEnd"/>
      <w:r w:rsidR="00117C06">
        <w:t xml:space="preserve"> the group carrying capacity </w:t>
      </w:r>
      <w:proofErr w:type="spellStart"/>
      <w:r w:rsidR="00117C06">
        <w:t>increses</w:t>
      </w:r>
      <w:proofErr w:type="spellEnd"/>
      <w:r w:rsidR="00117C06">
        <w:t xml:space="preserve"> </w:t>
      </w:r>
      <w:r w:rsidR="00B949A3">
        <w:t>so what is considered ‘large’ increases</w:t>
      </w:r>
      <w:r w:rsidR="00C3654E">
        <w:t>.</w:t>
      </w:r>
    </w:p>
    <w:p w:rsidR="006D4DAE" w:rsidRDefault="00A02F25" w:rsidP="006D4DAE">
      <w:pPr>
        <w:spacing w:line="480" w:lineRule="auto"/>
        <w:rPr>
          <w:i/>
        </w:rPr>
      </w:pPr>
      <w:r w:rsidRPr="00A02F25">
        <w:rPr>
          <w:i/>
        </w:rPr>
        <w:t>Explanations of correlations within runs</w:t>
      </w:r>
    </w:p>
    <w:p w:rsidR="009763DC" w:rsidRDefault="009763DC" w:rsidP="006D4DAE">
      <w:pPr>
        <w:spacing w:line="480" w:lineRule="auto"/>
        <w:rPr>
          <w:i/>
        </w:rPr>
      </w:pPr>
    </w:p>
    <w:p w:rsidR="009763DC" w:rsidRPr="009763DC" w:rsidRDefault="009763DC" w:rsidP="006D4DAE">
      <w:pPr>
        <w:spacing w:line="480" w:lineRule="auto"/>
        <w:rPr>
          <w:rFonts w:ascii="CMR10" w:hAnsi="CMR10" w:cs="CMR10"/>
          <w:sz w:val="20"/>
          <w:szCs w:val="20"/>
        </w:rPr>
      </w:pPr>
      <w:r>
        <w:t xml:space="preserve">Another interesting result is the periodic cycles that emerge within the runs and the counter -correlation </w:t>
      </w:r>
    </w:p>
    <w:p w:rsidR="006D4DAE" w:rsidRPr="00BE1656" w:rsidRDefault="006D4DAE" w:rsidP="006D4DAE">
      <w:pPr>
        <w:pStyle w:val="ListParagraph"/>
        <w:numPr>
          <w:ilvl w:val="0"/>
          <w:numId w:val="1"/>
        </w:numPr>
        <w:spacing w:line="480" w:lineRule="auto"/>
        <w:ind w:left="426"/>
        <w:rPr>
          <w:rFonts w:ascii="CMR10" w:hAnsi="CMR10" w:cs="CMR10"/>
          <w:sz w:val="20"/>
          <w:szCs w:val="20"/>
        </w:rPr>
      </w:pPr>
      <w:r>
        <w:t xml:space="preserve">Relatedness is correlated with kin preference because, as the amount of kin preference exhibited increases so does the levels of relatedness within groups. </w:t>
      </w:r>
      <w:r w:rsidR="00A02F25">
        <w:t xml:space="preserve"> This is obvious</w:t>
      </w:r>
    </w:p>
    <w:p w:rsidR="006D4DAE" w:rsidRDefault="006D4DAE" w:rsidP="006D4DAE">
      <w:pPr>
        <w:pStyle w:val="ListParagraph"/>
        <w:numPr>
          <w:ilvl w:val="0"/>
          <w:numId w:val="1"/>
        </w:numPr>
        <w:spacing w:line="480" w:lineRule="auto"/>
        <w:ind w:left="426"/>
      </w:pPr>
      <w:r>
        <w:t xml:space="preserve">Group size is counter-correlated with kin preference and relatedness because as kin preference increases, entry to groups becomes more restrictive and therefore group sizes decreases.  </w:t>
      </w:r>
    </w:p>
    <w:p w:rsidR="00DB21F5" w:rsidRPr="00A02F25" w:rsidRDefault="00A34F56" w:rsidP="004C4E31">
      <w:pPr>
        <w:pStyle w:val="ListParagraph"/>
        <w:numPr>
          <w:ilvl w:val="0"/>
          <w:numId w:val="1"/>
        </w:numPr>
        <w:spacing w:line="480" w:lineRule="auto"/>
        <w:ind w:left="426"/>
        <w:rPr>
          <w:rFonts w:ascii="Calibri" w:hAnsi="Calibri" w:cs="CMR10"/>
        </w:rPr>
      </w:pPr>
      <w:r w:rsidRPr="00A02F25">
        <w:rPr>
          <w:rFonts w:ascii="Calibri" w:hAnsi="Calibri" w:cs="CMR10"/>
        </w:rPr>
        <w:t xml:space="preserve">The </w:t>
      </w:r>
      <w:r w:rsidR="008B619E" w:rsidRPr="00A02F25">
        <w:rPr>
          <w:rFonts w:ascii="Calibri" w:hAnsi="Calibri" w:cs="CMR10"/>
        </w:rPr>
        <w:t>close</w:t>
      </w:r>
      <w:r w:rsidR="001113A8" w:rsidRPr="00A02F25">
        <w:rPr>
          <w:rFonts w:ascii="Calibri" w:hAnsi="Calibri" w:cs="CMR10"/>
        </w:rPr>
        <w:t xml:space="preserve"> </w:t>
      </w:r>
      <w:r w:rsidRPr="00A02F25">
        <w:rPr>
          <w:rFonts w:ascii="Calibri" w:hAnsi="Calibri" w:cs="CMR10"/>
        </w:rPr>
        <w:t xml:space="preserve">correlation between group size and level of cooperation </w:t>
      </w:r>
      <w:r w:rsidR="00A737E1" w:rsidRPr="00A02F25">
        <w:rPr>
          <w:rFonts w:ascii="Calibri" w:hAnsi="Calibri" w:cs="CMR10"/>
        </w:rPr>
        <w:t xml:space="preserve">reflects the fact that </w:t>
      </w:r>
      <w:r w:rsidR="008B619E" w:rsidRPr="00A02F25">
        <w:rPr>
          <w:rFonts w:ascii="Calibri" w:hAnsi="Calibri" w:cs="CMR10"/>
        </w:rPr>
        <w:t xml:space="preserve">optimum and </w:t>
      </w:r>
      <w:r w:rsidR="00A737E1" w:rsidRPr="00A02F25">
        <w:rPr>
          <w:rFonts w:ascii="Calibri" w:hAnsi="Calibri" w:cs="CMR10"/>
        </w:rPr>
        <w:t>stable group size</w:t>
      </w:r>
      <w:r w:rsidR="008B619E" w:rsidRPr="00A02F25">
        <w:rPr>
          <w:rFonts w:ascii="Calibri" w:hAnsi="Calibri" w:cs="CMR10"/>
        </w:rPr>
        <w:t>s</w:t>
      </w:r>
      <w:r w:rsidR="00A737E1" w:rsidRPr="00A02F25">
        <w:rPr>
          <w:rFonts w:ascii="Calibri" w:hAnsi="Calibri" w:cs="CMR10"/>
        </w:rPr>
        <w:t xml:space="preserve"> </w:t>
      </w:r>
      <w:r w:rsidR="008B619E" w:rsidRPr="00A02F25">
        <w:rPr>
          <w:rFonts w:ascii="Calibri" w:hAnsi="Calibri" w:cs="CMR10"/>
        </w:rPr>
        <w:t>are</w:t>
      </w:r>
      <w:r w:rsidR="00A737E1" w:rsidRPr="00A02F25">
        <w:rPr>
          <w:rFonts w:ascii="Calibri" w:hAnsi="Calibri" w:cs="CMR10"/>
        </w:rPr>
        <w:t xml:space="preserve"> </w:t>
      </w:r>
      <w:r w:rsidR="008B619E" w:rsidRPr="00A02F25">
        <w:rPr>
          <w:rFonts w:ascii="Calibri" w:hAnsi="Calibri" w:cs="CMR10"/>
        </w:rPr>
        <w:t xml:space="preserve">directly proportional to the </w:t>
      </w:r>
      <w:r w:rsidR="00720848" w:rsidRPr="00A02F25">
        <w:rPr>
          <w:rFonts w:ascii="Calibri" w:hAnsi="Calibri" w:cs="CMR10"/>
        </w:rPr>
        <w:t>average</w:t>
      </w:r>
      <w:r w:rsidR="00720848" w:rsidRPr="00A02F25">
        <w:rPr>
          <w:rFonts w:ascii="Calibri" w:hAnsi="Calibri" w:cs="CMR10"/>
          <w:i/>
        </w:rPr>
        <w:t xml:space="preserve"> </w:t>
      </w:r>
      <w:r w:rsidR="00A737E1" w:rsidRPr="00A02F25">
        <w:rPr>
          <w:rFonts w:ascii="Calibri" w:hAnsi="Calibri" w:cs="CMR10"/>
        </w:rPr>
        <w:t>cooperative tendencies</w:t>
      </w:r>
      <w:r w:rsidR="008B619E" w:rsidRPr="00A02F25">
        <w:rPr>
          <w:rFonts w:ascii="Calibri" w:hAnsi="Calibri" w:cs="CMR10"/>
        </w:rPr>
        <w:t xml:space="preserve"> in the groups</w:t>
      </w:r>
      <w:r w:rsidR="00A62489" w:rsidRPr="00A02F25">
        <w:rPr>
          <w:rFonts w:ascii="Calibri" w:hAnsi="Calibri" w:cs="CMR10"/>
        </w:rPr>
        <w:t>, as seen in</w:t>
      </w:r>
      <w:r w:rsidR="008B619E" w:rsidRPr="00A02F25">
        <w:rPr>
          <w:rFonts w:ascii="Calibri" w:hAnsi="Calibri" w:cs="CMR10"/>
        </w:rPr>
        <w:t xml:space="preserve"> </w:t>
      </w:r>
      <w:proofErr w:type="spellStart"/>
      <w:r w:rsidR="008B619E" w:rsidRPr="00A02F25">
        <w:rPr>
          <w:rFonts w:ascii="Calibri" w:hAnsi="Calibri" w:cs="CMR10"/>
        </w:rPr>
        <w:t>eq</w:t>
      </w:r>
      <w:proofErr w:type="spellEnd"/>
      <w:r w:rsidR="008B619E" w:rsidRPr="00A02F25">
        <w:rPr>
          <w:rFonts w:ascii="Calibri" w:hAnsi="Calibri" w:cs="CMR10"/>
        </w:rPr>
        <w:t xml:space="preserve"> (3) in </w:t>
      </w:r>
      <w:proofErr w:type="spellStart"/>
      <w:r w:rsidR="008B619E" w:rsidRPr="00A02F25">
        <w:rPr>
          <w:rFonts w:ascii="Calibri" w:hAnsi="Calibri" w:cs="CMR10"/>
        </w:rPr>
        <w:t>Avilés</w:t>
      </w:r>
      <w:proofErr w:type="spellEnd"/>
      <w:r w:rsidR="008B619E" w:rsidRPr="00A02F25">
        <w:rPr>
          <w:rFonts w:ascii="Calibri" w:hAnsi="Calibri" w:cs="CMR10"/>
        </w:rPr>
        <w:t xml:space="preserve"> </w:t>
      </w:r>
      <w:r w:rsidR="00A62489" w:rsidRPr="00A02F25">
        <w:rPr>
          <w:rFonts w:ascii="Calibri" w:hAnsi="Calibri" w:cs="CMR10"/>
        </w:rPr>
        <w:t>(</w:t>
      </w:r>
      <w:r w:rsidR="008B619E" w:rsidRPr="00A02F25">
        <w:rPr>
          <w:rFonts w:ascii="Calibri" w:hAnsi="Calibri" w:cs="CMR10"/>
        </w:rPr>
        <w:t>1999</w:t>
      </w:r>
      <w:r w:rsidR="00A62489" w:rsidRPr="00A02F25">
        <w:rPr>
          <w:rFonts w:ascii="Calibri" w:hAnsi="Calibri" w:cs="CMR10"/>
        </w:rPr>
        <w:t>)</w:t>
      </w:r>
      <w:r w:rsidR="008B619E" w:rsidRPr="00A02F25">
        <w:rPr>
          <w:rFonts w:ascii="Calibri" w:hAnsi="Calibri" w:cs="CMR10"/>
        </w:rPr>
        <w:t xml:space="preserve">; </w:t>
      </w:r>
      <w:proofErr w:type="spellStart"/>
      <w:r w:rsidR="008B619E" w:rsidRPr="00A02F25">
        <w:rPr>
          <w:rFonts w:ascii="Calibri" w:hAnsi="Calibri" w:cs="CMR10"/>
        </w:rPr>
        <w:t>eqs</w:t>
      </w:r>
      <w:proofErr w:type="spellEnd"/>
      <w:r w:rsidR="008B619E" w:rsidRPr="00A02F25">
        <w:rPr>
          <w:rFonts w:ascii="Calibri" w:hAnsi="Calibri" w:cs="CMR10"/>
        </w:rPr>
        <w:t xml:space="preserve"> (4 &amp; 5) in Appendix of Avilés et al. </w:t>
      </w:r>
      <w:r w:rsidR="00A62489" w:rsidRPr="00A02F25">
        <w:rPr>
          <w:rFonts w:ascii="Calibri" w:hAnsi="Calibri" w:cs="CMR10"/>
        </w:rPr>
        <w:t>(</w:t>
      </w:r>
      <w:r w:rsidR="008B619E" w:rsidRPr="00A02F25">
        <w:rPr>
          <w:rFonts w:ascii="Calibri" w:hAnsi="Calibri" w:cs="CMR10"/>
        </w:rPr>
        <w:t>2004</w:t>
      </w:r>
      <w:r w:rsidR="00A62489" w:rsidRPr="00A02F25">
        <w:rPr>
          <w:rFonts w:ascii="Calibri" w:hAnsi="Calibri" w:cs="CMR10"/>
        </w:rPr>
        <w:t>),</w:t>
      </w:r>
      <w:r w:rsidR="008B619E" w:rsidRPr="00A02F25">
        <w:rPr>
          <w:rFonts w:ascii="Calibri" w:hAnsi="Calibri" w:cs="CMR10"/>
        </w:rPr>
        <w:t xml:space="preserve"> and Table 1 of Van Veelen et al. </w:t>
      </w:r>
      <w:r w:rsidR="00A62489" w:rsidRPr="00A02F25">
        <w:rPr>
          <w:rFonts w:ascii="Calibri" w:hAnsi="Calibri" w:cs="CMR10"/>
        </w:rPr>
        <w:t>(</w:t>
      </w:r>
      <w:r w:rsidR="008B619E" w:rsidRPr="00A02F25">
        <w:rPr>
          <w:rFonts w:ascii="Calibri" w:hAnsi="Calibri" w:cs="CMR10"/>
        </w:rPr>
        <w:t>2010)</w:t>
      </w:r>
      <w:r w:rsidRPr="00A02F25">
        <w:rPr>
          <w:rFonts w:ascii="Calibri" w:hAnsi="Calibri" w:cs="CMR10"/>
        </w:rPr>
        <w:t xml:space="preserve">.  </w:t>
      </w:r>
    </w:p>
    <w:p w:rsidR="00462EC9" w:rsidRPr="00A02F25" w:rsidRDefault="00A1787A" w:rsidP="00BC7068">
      <w:pPr>
        <w:spacing w:line="480" w:lineRule="auto"/>
        <w:rPr>
          <w:rFonts w:ascii="Calibri" w:hAnsi="Calibri" w:cs="CMR10"/>
        </w:rPr>
      </w:pPr>
      <w:r w:rsidRPr="00A02F25">
        <w:rPr>
          <w:rFonts w:ascii="Calibri" w:hAnsi="Calibri" w:cs="CMR10"/>
        </w:rPr>
        <w:lastRenderedPageBreak/>
        <w:t>The c</w:t>
      </w:r>
      <w:r w:rsidR="00DB21F5" w:rsidRPr="00A02F25">
        <w:rPr>
          <w:rFonts w:ascii="Calibri" w:hAnsi="Calibri" w:cs="CMR10"/>
        </w:rPr>
        <w:t>ounter</w:t>
      </w:r>
      <w:r w:rsidRPr="00A02F25">
        <w:rPr>
          <w:rFonts w:ascii="Calibri" w:hAnsi="Calibri" w:cs="CMR10"/>
        </w:rPr>
        <w:t>-</w:t>
      </w:r>
      <w:r w:rsidR="00DB21F5" w:rsidRPr="00A02F25">
        <w:rPr>
          <w:rFonts w:ascii="Calibri" w:hAnsi="Calibri" w:cs="CMR10"/>
        </w:rPr>
        <w:t xml:space="preserve">correlation </w:t>
      </w:r>
      <w:r w:rsidR="008363F2" w:rsidRPr="00A02F25">
        <w:rPr>
          <w:rFonts w:ascii="Calibri" w:hAnsi="Calibri" w:cs="CMR10"/>
        </w:rPr>
        <w:t>between the</w:t>
      </w:r>
      <w:r w:rsidR="001113A8" w:rsidRPr="00A02F25">
        <w:rPr>
          <w:rFonts w:ascii="Calibri" w:hAnsi="Calibri" w:cs="CMR10"/>
        </w:rPr>
        <w:t xml:space="preserve"> </w:t>
      </w:r>
      <w:r w:rsidR="008363F2" w:rsidRPr="00A02F25">
        <w:rPr>
          <w:rFonts w:ascii="Calibri" w:hAnsi="Calibri" w:cs="CMR10"/>
        </w:rPr>
        <w:t>cooperation/</w:t>
      </w:r>
      <w:r w:rsidR="00A02F25" w:rsidRPr="00A02F25">
        <w:rPr>
          <w:rFonts w:ascii="Calibri" w:hAnsi="Calibri" w:cs="CMR10"/>
        </w:rPr>
        <w:t xml:space="preserve">group </w:t>
      </w:r>
      <w:r w:rsidR="00DB21F5" w:rsidRPr="00A02F25">
        <w:rPr>
          <w:rFonts w:ascii="Calibri" w:hAnsi="Calibri" w:cs="CMR10"/>
        </w:rPr>
        <w:t xml:space="preserve">size and </w:t>
      </w:r>
      <w:r w:rsidR="008363F2" w:rsidRPr="00A02F25">
        <w:rPr>
          <w:rFonts w:ascii="Calibri" w:hAnsi="Calibri" w:cs="CMR10"/>
        </w:rPr>
        <w:t>kin preference/</w:t>
      </w:r>
      <w:r w:rsidR="00DB21F5" w:rsidRPr="00A02F25">
        <w:rPr>
          <w:rFonts w:ascii="Calibri" w:hAnsi="Calibri" w:cs="CMR10"/>
        </w:rPr>
        <w:t xml:space="preserve">relatedness </w:t>
      </w:r>
      <w:r w:rsidR="008363F2" w:rsidRPr="00A02F25">
        <w:rPr>
          <w:rFonts w:ascii="Calibri" w:hAnsi="Calibri" w:cs="CMR10"/>
        </w:rPr>
        <w:t>time</w:t>
      </w:r>
      <w:r w:rsidR="001113A8" w:rsidRPr="00A02F25">
        <w:rPr>
          <w:rFonts w:ascii="Calibri" w:hAnsi="Calibri" w:cs="CMR10"/>
        </w:rPr>
        <w:t xml:space="preserve"> series </w:t>
      </w:r>
      <w:r w:rsidR="00DB21F5" w:rsidRPr="00A02F25">
        <w:rPr>
          <w:rFonts w:ascii="Calibri" w:hAnsi="Calibri" w:cs="CMR10"/>
        </w:rPr>
        <w:t xml:space="preserve">may </w:t>
      </w:r>
      <w:r w:rsidR="001113A8" w:rsidRPr="00A02F25">
        <w:rPr>
          <w:rFonts w:ascii="Calibri" w:hAnsi="Calibri" w:cs="CMR10"/>
        </w:rPr>
        <w:t xml:space="preserve">reflect the following series of events: </w:t>
      </w:r>
      <w:r w:rsidR="002B01DE" w:rsidRPr="00A02F25">
        <w:rPr>
          <w:rFonts w:ascii="Calibri" w:hAnsi="Calibri" w:cs="CMR10"/>
        </w:rPr>
        <w:t>as kin preference, and thus degree of relatedness within groups</w:t>
      </w:r>
      <w:r w:rsidR="00C34834" w:rsidRPr="00A02F25">
        <w:rPr>
          <w:rFonts w:ascii="Calibri" w:hAnsi="Calibri" w:cs="CMR10"/>
        </w:rPr>
        <w:t>,</w:t>
      </w:r>
      <w:r w:rsidR="002B01DE" w:rsidRPr="00A02F25">
        <w:rPr>
          <w:rFonts w:ascii="Calibri" w:hAnsi="Calibri" w:cs="CMR10"/>
        </w:rPr>
        <w:t xml:space="preserve"> increases, greater levels of cooperation evolve</w:t>
      </w:r>
      <w:r w:rsidR="002F61E6" w:rsidRPr="00A02F25">
        <w:rPr>
          <w:rFonts w:ascii="Calibri" w:hAnsi="Calibri" w:cs="CMR10"/>
        </w:rPr>
        <w:t xml:space="preserve">, </w:t>
      </w:r>
      <w:r w:rsidR="00F22885" w:rsidRPr="00A02F25">
        <w:rPr>
          <w:rFonts w:ascii="Calibri" w:hAnsi="Calibri" w:cs="CMR10"/>
        </w:rPr>
        <w:t>albeit</w:t>
      </w:r>
      <w:r w:rsidR="002F61E6" w:rsidRPr="00A02F25">
        <w:rPr>
          <w:rFonts w:ascii="Calibri" w:hAnsi="Calibri" w:cs="CMR10"/>
        </w:rPr>
        <w:t xml:space="preserve"> with a certain time lag (in the graphs, we see cooperation raising following a peak of relatedness)</w:t>
      </w:r>
      <w:r w:rsidR="002B01DE" w:rsidRPr="00A02F25">
        <w:rPr>
          <w:rFonts w:ascii="Calibri" w:hAnsi="Calibri" w:cs="CMR10"/>
        </w:rPr>
        <w:t xml:space="preserve">.  Greater levels of cooperation, however, </w:t>
      </w:r>
      <w:proofErr w:type="spellStart"/>
      <w:r w:rsidR="00C34834" w:rsidRPr="00A02F25">
        <w:rPr>
          <w:rFonts w:ascii="Calibri" w:hAnsi="Calibri" w:cs="CMR10"/>
        </w:rPr>
        <w:t>favor</w:t>
      </w:r>
      <w:proofErr w:type="spellEnd"/>
      <w:r w:rsidR="002B01DE" w:rsidRPr="00A02F25">
        <w:rPr>
          <w:rFonts w:ascii="Calibri" w:hAnsi="Calibri" w:cs="CMR10"/>
        </w:rPr>
        <w:t xml:space="preserve"> the formation of larger groups</w:t>
      </w:r>
      <w:r w:rsidR="008125C8" w:rsidRPr="00A02F25">
        <w:rPr>
          <w:rFonts w:ascii="Calibri" w:hAnsi="Calibri" w:cs="CMR10"/>
        </w:rPr>
        <w:t xml:space="preserve"> (</w:t>
      </w:r>
      <w:r w:rsidR="00C25B70" w:rsidRPr="00A02F25">
        <w:rPr>
          <w:rFonts w:ascii="Calibri" w:hAnsi="Calibri" w:cs="CMR10"/>
        </w:rPr>
        <w:t>since the optimum group size is directly dependent of average cooperative tendencies, gamma/c</w:t>
      </w:r>
      <w:r w:rsidR="008125C8" w:rsidRPr="00A02F25">
        <w:rPr>
          <w:rFonts w:ascii="Calibri" w:hAnsi="Calibri" w:cs="CMR10"/>
        </w:rPr>
        <w:t>)</w:t>
      </w:r>
      <w:r w:rsidR="00AB7C97" w:rsidRPr="00A02F25">
        <w:rPr>
          <w:rFonts w:ascii="Calibri" w:hAnsi="Calibri" w:cs="CMR10"/>
        </w:rPr>
        <w:t>.  The formation of larger groups</w:t>
      </w:r>
      <w:r w:rsidR="002B01DE" w:rsidRPr="00A02F25">
        <w:rPr>
          <w:rFonts w:ascii="Calibri" w:hAnsi="Calibri" w:cs="CMR10"/>
        </w:rPr>
        <w:t xml:space="preserve"> may </w:t>
      </w:r>
      <w:r w:rsidR="00AB7C97" w:rsidRPr="00A02F25">
        <w:rPr>
          <w:rFonts w:ascii="Calibri" w:hAnsi="Calibri" w:cs="CMR10"/>
        </w:rPr>
        <w:t>require</w:t>
      </w:r>
      <w:r w:rsidR="002B01DE" w:rsidRPr="00A02F25">
        <w:rPr>
          <w:rFonts w:ascii="Calibri" w:hAnsi="Calibri" w:cs="CMR10"/>
        </w:rPr>
        <w:t xml:space="preserve"> less restrictive admission requirements</w:t>
      </w:r>
      <w:r w:rsidR="002F61E6" w:rsidRPr="00A02F25">
        <w:rPr>
          <w:rFonts w:ascii="Calibri" w:hAnsi="Calibri" w:cs="CMR10"/>
        </w:rPr>
        <w:t>, thus causing the kin preference rules to bounce back to lower levels</w:t>
      </w:r>
      <w:r w:rsidR="008125C8" w:rsidRPr="00A02F25">
        <w:rPr>
          <w:rFonts w:ascii="Calibri" w:hAnsi="Calibri" w:cs="CMR10"/>
        </w:rPr>
        <w:t>.  This will</w:t>
      </w:r>
      <w:r w:rsidR="002B01DE" w:rsidRPr="00A02F25">
        <w:rPr>
          <w:rFonts w:ascii="Calibri" w:hAnsi="Calibri" w:cs="CMR10"/>
        </w:rPr>
        <w:t xml:space="preserve"> in turn </w:t>
      </w:r>
      <w:r w:rsidR="008125C8" w:rsidRPr="00A02F25">
        <w:rPr>
          <w:rFonts w:ascii="Calibri" w:hAnsi="Calibri" w:cs="CMR10"/>
        </w:rPr>
        <w:t xml:space="preserve">lower the degree of relatedness </w:t>
      </w:r>
      <w:r w:rsidR="00F22885" w:rsidRPr="00A02F25">
        <w:rPr>
          <w:rFonts w:ascii="Calibri" w:hAnsi="Calibri" w:cs="CMR10"/>
        </w:rPr>
        <w:t>within groups</w:t>
      </w:r>
      <w:r w:rsidR="00AB7C97" w:rsidRPr="00A02F25">
        <w:rPr>
          <w:rFonts w:ascii="Calibri" w:hAnsi="Calibri" w:cs="CMR10"/>
        </w:rPr>
        <w:t xml:space="preserve">. </w:t>
      </w:r>
      <w:proofErr w:type="gramStart"/>
      <w:r w:rsidR="00AB7C97" w:rsidRPr="00A02F25">
        <w:rPr>
          <w:rFonts w:ascii="Calibri" w:hAnsi="Calibri" w:cs="CMR10"/>
        </w:rPr>
        <w:t>which</w:t>
      </w:r>
      <w:proofErr w:type="gramEnd"/>
      <w:r w:rsidR="00AB7C97" w:rsidRPr="00A02F25">
        <w:rPr>
          <w:rFonts w:ascii="Calibri" w:hAnsi="Calibri" w:cs="CMR10"/>
        </w:rPr>
        <w:t xml:space="preserve"> would then allow the accumulation of l</w:t>
      </w:r>
      <w:r w:rsidR="00F22885" w:rsidRPr="00A02F25">
        <w:rPr>
          <w:rFonts w:ascii="Calibri" w:hAnsi="Calibri" w:cs="CMR10"/>
        </w:rPr>
        <w:t>ess cooperative cheaters</w:t>
      </w:r>
      <w:r w:rsidR="00462EC9" w:rsidRPr="00A02F25">
        <w:rPr>
          <w:rFonts w:ascii="Calibri" w:hAnsi="Calibri" w:cs="CMR10"/>
        </w:rPr>
        <w:t xml:space="preserve"> </w:t>
      </w:r>
      <w:r w:rsidR="00AB7C97" w:rsidRPr="00A02F25">
        <w:rPr>
          <w:rFonts w:ascii="Calibri" w:hAnsi="Calibri" w:cs="CMR10"/>
        </w:rPr>
        <w:t>within groups.  This</w:t>
      </w:r>
      <w:r w:rsidR="00462EC9" w:rsidRPr="00A02F25">
        <w:rPr>
          <w:rFonts w:ascii="Calibri" w:hAnsi="Calibri" w:cs="CMR10"/>
        </w:rPr>
        <w:t xml:space="preserve"> may then lead to lower group productivity and thus favour </w:t>
      </w:r>
      <w:r w:rsidR="00AB7C97" w:rsidRPr="00A02F25">
        <w:rPr>
          <w:rFonts w:ascii="Calibri" w:hAnsi="Calibri" w:cs="CMR10"/>
        </w:rPr>
        <w:t xml:space="preserve">again </w:t>
      </w:r>
      <w:r w:rsidR="00462EC9" w:rsidRPr="00A02F25">
        <w:rPr>
          <w:rFonts w:ascii="Calibri" w:hAnsi="Calibri" w:cs="CMR10"/>
        </w:rPr>
        <w:t xml:space="preserve">groups that are more restrictive in their </w:t>
      </w:r>
      <w:r w:rsidR="00AB7C97" w:rsidRPr="00A02F25">
        <w:rPr>
          <w:rFonts w:ascii="Calibri" w:hAnsi="Calibri" w:cs="CMR10"/>
        </w:rPr>
        <w:t xml:space="preserve">kinship </w:t>
      </w:r>
      <w:r w:rsidR="00462EC9" w:rsidRPr="00A02F25">
        <w:rPr>
          <w:rFonts w:ascii="Calibri" w:hAnsi="Calibri" w:cs="CMR10"/>
        </w:rPr>
        <w:t>admission rules.</w:t>
      </w:r>
      <w:r w:rsidR="00A02F25">
        <w:rPr>
          <w:rFonts w:ascii="Calibri" w:hAnsi="Calibri" w:cs="CMR10"/>
        </w:rPr>
        <w:t xml:space="preserve"> This would also explain the cycling that is observed</w:t>
      </w:r>
      <w:r w:rsidR="00462EC9" w:rsidRPr="00A02F25">
        <w:rPr>
          <w:rFonts w:ascii="Calibri" w:hAnsi="Calibri" w:cs="CMR10"/>
        </w:rPr>
        <w:t xml:space="preserve">   </w:t>
      </w:r>
    </w:p>
    <w:p w:rsidR="00F22885" w:rsidRPr="00A02F25" w:rsidRDefault="00462EC9" w:rsidP="00BC7068">
      <w:pPr>
        <w:spacing w:line="480" w:lineRule="auto"/>
        <w:rPr>
          <w:rFonts w:ascii="Calibri" w:hAnsi="Calibri" w:cs="CMR10"/>
        </w:rPr>
      </w:pPr>
      <w:r w:rsidRPr="00A02F25">
        <w:rPr>
          <w:rFonts w:ascii="Calibri" w:hAnsi="Calibri" w:cs="CMR10"/>
        </w:rPr>
        <w:t>The above is merely speculative.  It would be nice</w:t>
      </w:r>
      <w:r w:rsidR="00516B3C" w:rsidRPr="00A02F25">
        <w:rPr>
          <w:rFonts w:ascii="Calibri" w:hAnsi="Calibri" w:cs="CMR10"/>
        </w:rPr>
        <w:t xml:space="preserve"> to figure out ways to test these suggestions</w:t>
      </w:r>
      <w:r w:rsidRPr="00A02F25">
        <w:rPr>
          <w:rFonts w:ascii="Calibri" w:hAnsi="Calibri" w:cs="CMR10"/>
        </w:rPr>
        <w:t xml:space="preserve"> in the simulations themselves.</w:t>
      </w:r>
    </w:p>
    <w:p w:rsidR="000315B5" w:rsidRPr="00A02F25" w:rsidRDefault="000315B5" w:rsidP="00BC7068">
      <w:pPr>
        <w:spacing w:line="480" w:lineRule="auto"/>
        <w:rPr>
          <w:rFonts w:ascii="Calibri" w:hAnsi="Calibri"/>
          <w:b/>
          <w:lang w:val="en-CA"/>
        </w:rPr>
      </w:pPr>
    </w:p>
    <w:sectPr w:rsidR="000315B5" w:rsidRPr="00A02F25" w:rsidSect="00DC687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uth" w:date="2013-01-15T17:16:00Z" w:initials="R">
    <w:p w:rsidR="00742A54" w:rsidRDefault="00742A54">
      <w:pPr>
        <w:pStyle w:val="CommentText"/>
      </w:pPr>
      <w:r>
        <w:rPr>
          <w:rStyle w:val="CommentReference"/>
        </w:rPr>
        <w:annotationRef/>
      </w:r>
      <w:r>
        <w:t>Added by RS</w:t>
      </w:r>
    </w:p>
  </w:comment>
  <w:comment w:id="1" w:author="Leticia Aviles" w:date="2012-12-04T18:09:00Z" w:initials="LA">
    <w:p w:rsidR="00C469A7" w:rsidRDefault="00C469A7">
      <w:pPr>
        <w:pStyle w:val="CommentText"/>
      </w:pPr>
      <w:r>
        <w:rPr>
          <w:rStyle w:val="CommentReference"/>
        </w:rPr>
        <w:annotationRef/>
      </w:r>
      <w:r>
        <w:t xml:space="preserve">This paragraph, or some variant, can be part of the abstract or the first paragraph of the Discussion.  </w:t>
      </w:r>
    </w:p>
  </w:comment>
  <w:comment w:id="2" w:author="Ruth" w:date="2012-12-05T11:08:00Z" w:initials="R">
    <w:p w:rsidR="00C469A7" w:rsidRDefault="00C469A7" w:rsidP="0028234D">
      <w:pPr>
        <w:spacing w:line="480" w:lineRule="auto"/>
        <w:rPr>
          <w:lang w:val="en-CA"/>
        </w:rPr>
      </w:pPr>
      <w:r>
        <w:rPr>
          <w:rStyle w:val="CommentReference"/>
        </w:rPr>
        <w:annotationRef/>
      </w:r>
      <w:r>
        <w:rPr>
          <w:lang w:val="en-CA"/>
        </w:rPr>
        <w:t xml:space="preserve">Describe methods using same sequence as in the Avilés et al. 2004 paper, referring to that paper and the Van Veelen et al. 2010 for further details.  </w:t>
      </w:r>
    </w:p>
    <w:p w:rsidR="00C469A7" w:rsidRDefault="00C469A7" w:rsidP="0028234D">
      <w:pPr>
        <w:spacing w:line="480" w:lineRule="auto"/>
        <w:rPr>
          <w:lang w:val="en-CA"/>
        </w:rPr>
      </w:pPr>
      <w:r w:rsidRPr="003A06D2">
        <w:rPr>
          <w:highlight w:val="yellow"/>
          <w:lang w:val="en-CA"/>
        </w:rPr>
        <w:t>Add genetics…..</w:t>
      </w:r>
    </w:p>
    <w:p w:rsidR="00C469A7" w:rsidRDefault="00C469A7">
      <w:pPr>
        <w:pStyle w:val="CommentText"/>
      </w:pPr>
    </w:p>
  </w:comment>
  <w:comment w:id="7" w:author="Julian Garcia" w:date="2012-12-17T15:27:00Z" w:initials="JG">
    <w:p w:rsidR="00C469A7" w:rsidRDefault="00C469A7">
      <w:pPr>
        <w:pStyle w:val="CommentText"/>
      </w:pPr>
      <w:r>
        <w:rPr>
          <w:rStyle w:val="CommentReference"/>
        </w:rPr>
        <w:annotationRef/>
      </w:r>
      <w:r>
        <w:t>I am not sure if it is clear that relatedness is computed by pedigree, and that we keep track of ancestors up to grandparents for every individual….</w:t>
      </w:r>
    </w:p>
  </w:comment>
  <w:comment w:id="10" w:author="Ruth" w:date="2013-01-15T17:52:00Z" w:initials="R">
    <w:p w:rsidR="001B2D21" w:rsidRDefault="001B2D21">
      <w:pPr>
        <w:pStyle w:val="CommentText"/>
      </w:pPr>
      <w:r>
        <w:rPr>
          <w:rStyle w:val="CommentReference"/>
        </w:rPr>
        <w:annotationRef/>
      </w:r>
      <w:r>
        <w:t>What exactly does this 0.9 mean?</w:t>
      </w:r>
    </w:p>
  </w:comment>
  <w:comment w:id="12" w:author="Ruth" w:date="2012-12-04T18:09:00Z" w:initials="R">
    <w:p w:rsidR="00C469A7" w:rsidRDefault="00C469A7" w:rsidP="00BD1977">
      <w:pPr>
        <w:pStyle w:val="CommentText"/>
      </w:pPr>
      <w:r>
        <w:rPr>
          <w:rStyle w:val="CommentReference"/>
        </w:rPr>
        <w:annotationRef/>
      </w:r>
      <w:r>
        <w:t>I need to double check what is the stable group size for each C, but looking at the graphs this appears to be the case</w:t>
      </w:r>
    </w:p>
  </w:comment>
  <w:comment w:id="11" w:author="Leticia Aviles" w:date="2012-12-04T18:09:00Z" w:initials="LA">
    <w:p w:rsidR="00C469A7" w:rsidRDefault="00C469A7">
      <w:pPr>
        <w:pStyle w:val="CommentText"/>
      </w:pPr>
      <w:r>
        <w:rPr>
          <w:rStyle w:val="CommentReference"/>
        </w:rPr>
        <w:annotationRef/>
      </w:r>
      <w:r>
        <w:t>Double check this.  I doubt it remained above the stable group size as in the simulations group admission goes to 0 above the stable group size (the first equation given above, which should be numbered).  I would expect group sizes to stay at or below the stable group size.  The stable group size depends on c and gamma, according to eq</w:t>
      </w:r>
      <w:proofErr w:type="gramStart"/>
      <w:r>
        <w:t>.(</w:t>
      </w:r>
      <w:proofErr w:type="gramEnd"/>
      <w:r>
        <w:t xml:space="preserve">3) in </w:t>
      </w:r>
      <w:proofErr w:type="spellStart"/>
      <w:r>
        <w:t>Avilés</w:t>
      </w:r>
      <w:proofErr w:type="spellEnd"/>
      <w:r>
        <w:t xml:space="preserve"> 1999 (or </w:t>
      </w:r>
      <w:proofErr w:type="spellStart"/>
      <w:r>
        <w:t>eq</w:t>
      </w:r>
      <w:proofErr w:type="spellEnd"/>
      <w:r>
        <w:t>(5) in the Appendix of Avilés et al. 2004). The optimum group size, below which the group-size dependent component of admission is less than 1, equals gamma/c.  Perhaps show lines for the optimum and stable group sizes in the figure? Here gamma corresponds to the average cooperative tendencies of a group or the global average cooperative tendencies, if we are looking at overall equilibrium states (see also Van Veelen et al 2010).</w:t>
      </w:r>
    </w:p>
  </w:comment>
  <w:comment w:id="14" w:author="Leticia Aviles" w:date="2013-01-22T17:53:00Z" w:initials="LA">
    <w:p w:rsidR="00992DFD" w:rsidRDefault="00992DFD" w:rsidP="00992DFD">
      <w:pPr>
        <w:pStyle w:val="CommentText"/>
      </w:pPr>
      <w:r>
        <w:rPr>
          <w:rStyle w:val="CommentReference"/>
        </w:rPr>
        <w:annotationRef/>
      </w:r>
      <w:r>
        <w:t xml:space="preserve">This paragraph, or some variant, can be part of the abstract or the first paragraph of the Discussion.  </w:t>
      </w:r>
    </w:p>
  </w:comment>
  <w:comment w:id="15" w:author="Ruth Sharpe" w:date="2013-01-22T17:54:00Z" w:initials="RS">
    <w:p w:rsidR="00992DFD" w:rsidRDefault="00992DFD">
      <w:pPr>
        <w:pStyle w:val="CommentText"/>
      </w:pPr>
      <w:r>
        <w:rPr>
          <w:rStyle w:val="CommentReference"/>
        </w:rPr>
        <w:annotationRef/>
      </w:r>
      <w:r>
        <w:t xml:space="preserve">Really, check that! And check what van </w:t>
      </w:r>
      <w:proofErr w:type="spellStart"/>
      <w:r>
        <w:t>Veelen</w:t>
      </w:r>
      <w:proofErr w:type="spellEnd"/>
      <w:r>
        <w:t xml:space="preserve"> really says</w:t>
      </w:r>
    </w:p>
  </w:comment>
  <w:comment w:id="16" w:author="Ruth" w:date="2013-01-21T17:06:00Z" w:initials="R">
    <w:p w:rsidR="00EE2CFB" w:rsidRDefault="00EE2CFB">
      <w:pPr>
        <w:pStyle w:val="CommentText"/>
      </w:pPr>
      <w:r>
        <w:rPr>
          <w:rStyle w:val="CommentReference"/>
        </w:rPr>
        <w:annotationRef/>
      </w:r>
      <w:r>
        <w:t>Check this – find paper</w:t>
      </w:r>
    </w:p>
  </w:comment>
  <w:comment w:id="17" w:author="Ruth" w:date="2013-01-21T17:16:00Z" w:initials="R">
    <w:p w:rsidR="008312BD" w:rsidRDefault="008312BD" w:rsidP="008312BD">
      <w:pPr>
        <w:tabs>
          <w:tab w:val="left" w:pos="0"/>
        </w:tabs>
        <w:spacing w:line="480" w:lineRule="auto"/>
      </w:pPr>
      <w:r>
        <w:rPr>
          <w:rStyle w:val="CommentReference"/>
        </w:rPr>
        <w:annotationRef/>
      </w:r>
      <w:r>
        <w:t xml:space="preserve">Removed:  </w:t>
      </w:r>
      <w:r w:rsidRPr="003C6A88">
        <w:t xml:space="preserve">The group carrying capacity parameter affects primarily the size of the groups formed.  With larger 1/c, larger groups form (this is obvious). </w:t>
      </w:r>
      <w:r>
        <w:t xml:space="preserve"> </w:t>
      </w:r>
      <w:r w:rsidRPr="00D00768">
        <w:rPr>
          <w:highlight w:val="magenta"/>
        </w:rPr>
        <w:t>However I am not sure this is so obvious as it doesn’t seem to matter too much?  Check this out ••</w:t>
      </w:r>
      <w:proofErr w:type="gramStart"/>
      <w:r w:rsidRPr="00D00768">
        <w:rPr>
          <w:highlight w:val="magenta"/>
        </w:rPr>
        <w:t>•</w:t>
      </w:r>
      <w:r w:rsidRPr="003C6A88">
        <w:t xml:space="preserve"> </w:t>
      </w:r>
      <w:r>
        <w:t>..although</w:t>
      </w:r>
      <w:proofErr w:type="gramEnd"/>
      <w:r>
        <w:t xml:space="preserve"> something interesting could be going on..</w:t>
      </w:r>
    </w:p>
    <w:p w:rsidR="008312BD" w:rsidRDefault="008312BD">
      <w:pPr>
        <w:pStyle w:val="CommentText"/>
      </w:pPr>
    </w:p>
  </w:comment>
  <w:comment w:id="18" w:author="Ruth" w:date="2013-01-21T17:18:00Z" w:initials="R">
    <w:p w:rsidR="00F9557A" w:rsidRDefault="00F9557A" w:rsidP="00F9557A">
      <w:pPr>
        <w:tabs>
          <w:tab w:val="left" w:pos="0"/>
        </w:tabs>
        <w:spacing w:line="480" w:lineRule="auto"/>
      </w:pPr>
      <w:r>
        <w:rPr>
          <w:rStyle w:val="CommentReference"/>
        </w:rPr>
        <w:annotationRef/>
      </w:r>
      <w:r>
        <w:t xml:space="preserve">Also removed </w:t>
      </w:r>
      <w:r w:rsidRPr="003C6A88">
        <w:t>The group carrying capacity parameter, however, also</w:t>
      </w:r>
      <w:r>
        <w:t xml:space="preserve"> appears to interact</w:t>
      </w:r>
      <w:r w:rsidRPr="003C6A88">
        <w:t xml:space="preserve"> with </w:t>
      </w:r>
      <w:r>
        <w:t>the cost of cooperation. (When the group carrying capacity is large the cost of cooperation has an effect in all four variables, decreasing them if the cost of cooperation is high)</w:t>
      </w:r>
      <w:r>
        <w:rPr>
          <w:rStyle w:val="CommentReference"/>
        </w:rPr>
        <w:annotationRef/>
      </w:r>
    </w:p>
    <w:p w:rsidR="00F9557A" w:rsidRDefault="00F9557A">
      <w:pPr>
        <w:pStyle w:val="CommentText"/>
      </w:pPr>
    </w:p>
  </w:comment>
  <w:comment w:id="19" w:author="Leticia Aviles" w:date="2013-01-21T17:52:00Z" w:initials="LA">
    <w:p w:rsidR="00965AFF" w:rsidRPr="00BF7F96" w:rsidRDefault="00965AFF" w:rsidP="00965AFF">
      <w:pPr>
        <w:pStyle w:val="CommentText"/>
        <w:rPr>
          <w:sz w:val="40"/>
          <w:szCs w:val="40"/>
        </w:rPr>
      </w:pPr>
      <w:r>
        <w:rPr>
          <w:rStyle w:val="CommentReference"/>
        </w:rPr>
        <w:annotationRef/>
      </w:r>
      <w:r w:rsidRPr="00BF7F96">
        <w:rPr>
          <w:sz w:val="40"/>
          <w:szCs w:val="40"/>
        </w:rPr>
        <w:t xml:space="preserve">This is not seen, however, in the level of relatedness that evolves at small intrinsic rates of growth and small 1/c, where relatedness is not very high and yet cooperation is high.  So this statement is not exactly correct.  We need to suggest an explanation to how even when relatedness is not very high, cooperation is still nears its maximum for small 1/c.  </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notTrueType/>
    <w:pitch w:val="variable"/>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R10">
    <w:altName w:val="Cambria"/>
    <w:panose1 w:val="00000000000000000000"/>
    <w:charset w:val="00"/>
    <w:family w:val="auto"/>
    <w:notTrueType/>
    <w:pitch w:val="default"/>
    <w:sig w:usb0="00000003" w:usb1="00000000" w:usb2="00000000" w:usb3="00000000" w:csb0="00000001" w:csb1="00000000"/>
  </w:font>
  <w:font w:name="Mathematica1">
    <w:altName w:val="Wingdings 2"/>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2567C4E"/>
    <w:multiLevelType w:val="hybridMultilevel"/>
    <w:tmpl w:val="0ADE4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5"/>
  </w:num>
  <w:num w:numId="4">
    <w:abstractNumId w:val="0"/>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2"/>
  </w:compat>
  <w:rsids>
    <w:rsidRoot w:val="00BC7068"/>
    <w:rsid w:val="0001125C"/>
    <w:rsid w:val="00024853"/>
    <w:rsid w:val="000315B5"/>
    <w:rsid w:val="00046535"/>
    <w:rsid w:val="0007225F"/>
    <w:rsid w:val="000A0BC7"/>
    <w:rsid w:val="000A280B"/>
    <w:rsid w:val="000B5DDB"/>
    <w:rsid w:val="000D3C07"/>
    <w:rsid w:val="000E633C"/>
    <w:rsid w:val="000F1F6C"/>
    <w:rsid w:val="0010156E"/>
    <w:rsid w:val="001113A8"/>
    <w:rsid w:val="001127EC"/>
    <w:rsid w:val="00117C06"/>
    <w:rsid w:val="00121039"/>
    <w:rsid w:val="001359D8"/>
    <w:rsid w:val="00145D2A"/>
    <w:rsid w:val="0015069B"/>
    <w:rsid w:val="00152426"/>
    <w:rsid w:val="001671AD"/>
    <w:rsid w:val="0018447F"/>
    <w:rsid w:val="00184BE9"/>
    <w:rsid w:val="001B22FF"/>
    <w:rsid w:val="001B2D21"/>
    <w:rsid w:val="001B4E5E"/>
    <w:rsid w:val="001C3221"/>
    <w:rsid w:val="001C67BC"/>
    <w:rsid w:val="001D70D0"/>
    <w:rsid w:val="001E0495"/>
    <w:rsid w:val="001F1E45"/>
    <w:rsid w:val="001F5170"/>
    <w:rsid w:val="00204F0F"/>
    <w:rsid w:val="002265F6"/>
    <w:rsid w:val="002615AD"/>
    <w:rsid w:val="0027271B"/>
    <w:rsid w:val="00275146"/>
    <w:rsid w:val="00277E86"/>
    <w:rsid w:val="00277FAB"/>
    <w:rsid w:val="0028234D"/>
    <w:rsid w:val="002823D6"/>
    <w:rsid w:val="00284F6A"/>
    <w:rsid w:val="00284F85"/>
    <w:rsid w:val="002858C6"/>
    <w:rsid w:val="00291F62"/>
    <w:rsid w:val="002A3A3E"/>
    <w:rsid w:val="002A3D64"/>
    <w:rsid w:val="002A473F"/>
    <w:rsid w:val="002B01DE"/>
    <w:rsid w:val="002D247B"/>
    <w:rsid w:val="002E6C84"/>
    <w:rsid w:val="002F0E80"/>
    <w:rsid w:val="002F61E6"/>
    <w:rsid w:val="002F6415"/>
    <w:rsid w:val="00300E75"/>
    <w:rsid w:val="00313517"/>
    <w:rsid w:val="003178BA"/>
    <w:rsid w:val="00327924"/>
    <w:rsid w:val="003403DF"/>
    <w:rsid w:val="0034132E"/>
    <w:rsid w:val="003445C6"/>
    <w:rsid w:val="003670E3"/>
    <w:rsid w:val="00382AB0"/>
    <w:rsid w:val="0038406C"/>
    <w:rsid w:val="003871B8"/>
    <w:rsid w:val="003926E9"/>
    <w:rsid w:val="00394444"/>
    <w:rsid w:val="003A06D2"/>
    <w:rsid w:val="003B1B7A"/>
    <w:rsid w:val="003C42E7"/>
    <w:rsid w:val="0041505A"/>
    <w:rsid w:val="00445A96"/>
    <w:rsid w:val="00462EC9"/>
    <w:rsid w:val="004641DE"/>
    <w:rsid w:val="00473175"/>
    <w:rsid w:val="00474B4B"/>
    <w:rsid w:val="00475CDD"/>
    <w:rsid w:val="00493AEA"/>
    <w:rsid w:val="004A597A"/>
    <w:rsid w:val="004B5931"/>
    <w:rsid w:val="004C4E31"/>
    <w:rsid w:val="004D1FD4"/>
    <w:rsid w:val="004E44CF"/>
    <w:rsid w:val="004F535B"/>
    <w:rsid w:val="00503CE2"/>
    <w:rsid w:val="00511E13"/>
    <w:rsid w:val="00511E6B"/>
    <w:rsid w:val="005144DC"/>
    <w:rsid w:val="00516B3C"/>
    <w:rsid w:val="00520F92"/>
    <w:rsid w:val="005255CA"/>
    <w:rsid w:val="00561437"/>
    <w:rsid w:val="005714D3"/>
    <w:rsid w:val="00573EB0"/>
    <w:rsid w:val="00587A16"/>
    <w:rsid w:val="005A0ED0"/>
    <w:rsid w:val="005B2D09"/>
    <w:rsid w:val="005D22F7"/>
    <w:rsid w:val="005F79CC"/>
    <w:rsid w:val="006034E4"/>
    <w:rsid w:val="00604B78"/>
    <w:rsid w:val="00611A31"/>
    <w:rsid w:val="00626141"/>
    <w:rsid w:val="00630794"/>
    <w:rsid w:val="006308C2"/>
    <w:rsid w:val="00650D23"/>
    <w:rsid w:val="00674DA9"/>
    <w:rsid w:val="00696892"/>
    <w:rsid w:val="006A47EC"/>
    <w:rsid w:val="006D3C3B"/>
    <w:rsid w:val="006D4DAE"/>
    <w:rsid w:val="006D5146"/>
    <w:rsid w:val="006F2AD2"/>
    <w:rsid w:val="007019C7"/>
    <w:rsid w:val="00720848"/>
    <w:rsid w:val="00742A54"/>
    <w:rsid w:val="00746A81"/>
    <w:rsid w:val="00763107"/>
    <w:rsid w:val="00771039"/>
    <w:rsid w:val="007779D7"/>
    <w:rsid w:val="0078509D"/>
    <w:rsid w:val="007976D3"/>
    <w:rsid w:val="007B28E9"/>
    <w:rsid w:val="007E0C8B"/>
    <w:rsid w:val="007F3A99"/>
    <w:rsid w:val="00803A65"/>
    <w:rsid w:val="008112B6"/>
    <w:rsid w:val="00812218"/>
    <w:rsid w:val="008125C8"/>
    <w:rsid w:val="008312BD"/>
    <w:rsid w:val="008363F2"/>
    <w:rsid w:val="00836E33"/>
    <w:rsid w:val="00846F8C"/>
    <w:rsid w:val="00857042"/>
    <w:rsid w:val="00866215"/>
    <w:rsid w:val="0087012E"/>
    <w:rsid w:val="00895435"/>
    <w:rsid w:val="008A0376"/>
    <w:rsid w:val="008A30D9"/>
    <w:rsid w:val="008B1AE2"/>
    <w:rsid w:val="008B2FDA"/>
    <w:rsid w:val="008B619E"/>
    <w:rsid w:val="008D1F57"/>
    <w:rsid w:val="008D23DD"/>
    <w:rsid w:val="008D45B0"/>
    <w:rsid w:val="008E55B8"/>
    <w:rsid w:val="008F7D57"/>
    <w:rsid w:val="009140C5"/>
    <w:rsid w:val="00926851"/>
    <w:rsid w:val="009330DA"/>
    <w:rsid w:val="00941C69"/>
    <w:rsid w:val="00962CE8"/>
    <w:rsid w:val="00965AFF"/>
    <w:rsid w:val="009763DC"/>
    <w:rsid w:val="0098300B"/>
    <w:rsid w:val="00986BA9"/>
    <w:rsid w:val="00992DFD"/>
    <w:rsid w:val="009B36D4"/>
    <w:rsid w:val="009B7DC9"/>
    <w:rsid w:val="009C160F"/>
    <w:rsid w:val="009D417B"/>
    <w:rsid w:val="009D7B43"/>
    <w:rsid w:val="00A02CE9"/>
    <w:rsid w:val="00A02F25"/>
    <w:rsid w:val="00A133BE"/>
    <w:rsid w:val="00A1787A"/>
    <w:rsid w:val="00A17DC4"/>
    <w:rsid w:val="00A31D93"/>
    <w:rsid w:val="00A34F56"/>
    <w:rsid w:val="00A44414"/>
    <w:rsid w:val="00A53396"/>
    <w:rsid w:val="00A53682"/>
    <w:rsid w:val="00A53BAC"/>
    <w:rsid w:val="00A55552"/>
    <w:rsid w:val="00A62489"/>
    <w:rsid w:val="00A72A9F"/>
    <w:rsid w:val="00A737E1"/>
    <w:rsid w:val="00A7663D"/>
    <w:rsid w:val="00A768C6"/>
    <w:rsid w:val="00A8408D"/>
    <w:rsid w:val="00A84246"/>
    <w:rsid w:val="00A8741F"/>
    <w:rsid w:val="00A91A03"/>
    <w:rsid w:val="00AA269F"/>
    <w:rsid w:val="00AB0695"/>
    <w:rsid w:val="00AB5AF6"/>
    <w:rsid w:val="00AB7C97"/>
    <w:rsid w:val="00AC558E"/>
    <w:rsid w:val="00AC787D"/>
    <w:rsid w:val="00AE6D25"/>
    <w:rsid w:val="00B04A0F"/>
    <w:rsid w:val="00B230A4"/>
    <w:rsid w:val="00B2743D"/>
    <w:rsid w:val="00B34645"/>
    <w:rsid w:val="00B34F11"/>
    <w:rsid w:val="00B44C36"/>
    <w:rsid w:val="00B50554"/>
    <w:rsid w:val="00B560CE"/>
    <w:rsid w:val="00B56912"/>
    <w:rsid w:val="00B71DA6"/>
    <w:rsid w:val="00B90A7A"/>
    <w:rsid w:val="00B92E4F"/>
    <w:rsid w:val="00B949A3"/>
    <w:rsid w:val="00B96458"/>
    <w:rsid w:val="00BB68C3"/>
    <w:rsid w:val="00BC43CC"/>
    <w:rsid w:val="00BC7068"/>
    <w:rsid w:val="00BD1977"/>
    <w:rsid w:val="00BE1656"/>
    <w:rsid w:val="00BE171E"/>
    <w:rsid w:val="00BE7152"/>
    <w:rsid w:val="00BF02CD"/>
    <w:rsid w:val="00BF5B8A"/>
    <w:rsid w:val="00BF7F96"/>
    <w:rsid w:val="00C1073F"/>
    <w:rsid w:val="00C177BB"/>
    <w:rsid w:val="00C208BD"/>
    <w:rsid w:val="00C23B01"/>
    <w:rsid w:val="00C23D81"/>
    <w:rsid w:val="00C25905"/>
    <w:rsid w:val="00C25B70"/>
    <w:rsid w:val="00C34834"/>
    <w:rsid w:val="00C3654E"/>
    <w:rsid w:val="00C469A7"/>
    <w:rsid w:val="00C63ABA"/>
    <w:rsid w:val="00C72483"/>
    <w:rsid w:val="00C81024"/>
    <w:rsid w:val="00C9494C"/>
    <w:rsid w:val="00CB0B15"/>
    <w:rsid w:val="00CB2AB3"/>
    <w:rsid w:val="00CB47DA"/>
    <w:rsid w:val="00CC04AA"/>
    <w:rsid w:val="00CD4C48"/>
    <w:rsid w:val="00CF521E"/>
    <w:rsid w:val="00D00768"/>
    <w:rsid w:val="00D21BA0"/>
    <w:rsid w:val="00D2311B"/>
    <w:rsid w:val="00D35113"/>
    <w:rsid w:val="00D52C8B"/>
    <w:rsid w:val="00D56219"/>
    <w:rsid w:val="00D73918"/>
    <w:rsid w:val="00D80378"/>
    <w:rsid w:val="00DA026C"/>
    <w:rsid w:val="00DA4A92"/>
    <w:rsid w:val="00DA4CC4"/>
    <w:rsid w:val="00DB0FAC"/>
    <w:rsid w:val="00DB21F5"/>
    <w:rsid w:val="00DB2302"/>
    <w:rsid w:val="00DB42FF"/>
    <w:rsid w:val="00DB54E6"/>
    <w:rsid w:val="00DC6872"/>
    <w:rsid w:val="00DD1B59"/>
    <w:rsid w:val="00DD787F"/>
    <w:rsid w:val="00DF2D36"/>
    <w:rsid w:val="00E047A0"/>
    <w:rsid w:val="00E0694B"/>
    <w:rsid w:val="00E2143B"/>
    <w:rsid w:val="00E23DE5"/>
    <w:rsid w:val="00E30C3C"/>
    <w:rsid w:val="00E33FE3"/>
    <w:rsid w:val="00E351A6"/>
    <w:rsid w:val="00E462B7"/>
    <w:rsid w:val="00E541E2"/>
    <w:rsid w:val="00E552ED"/>
    <w:rsid w:val="00E56BC3"/>
    <w:rsid w:val="00E966A9"/>
    <w:rsid w:val="00EA1FC5"/>
    <w:rsid w:val="00EA58B9"/>
    <w:rsid w:val="00EC71A3"/>
    <w:rsid w:val="00EE2CFB"/>
    <w:rsid w:val="00EE7D33"/>
    <w:rsid w:val="00EF669C"/>
    <w:rsid w:val="00F06D90"/>
    <w:rsid w:val="00F12666"/>
    <w:rsid w:val="00F136AB"/>
    <w:rsid w:val="00F22885"/>
    <w:rsid w:val="00F2596E"/>
    <w:rsid w:val="00F40F50"/>
    <w:rsid w:val="00F53193"/>
    <w:rsid w:val="00F65D8F"/>
    <w:rsid w:val="00F944DC"/>
    <w:rsid w:val="00F9557A"/>
    <w:rsid w:val="00FA1356"/>
    <w:rsid w:val="00FE6861"/>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 w:id="41249856">
              <w:marLeft w:val="0"/>
              <w:marRight w:val="0"/>
              <w:marTop w:val="0"/>
              <w:marBottom w:val="0"/>
              <w:divBdr>
                <w:top w:val="none" w:sz="0" w:space="0" w:color="auto"/>
                <w:left w:val="none" w:sz="0" w:space="0" w:color="auto"/>
                <w:bottom w:val="none" w:sz="0" w:space="0" w:color="auto"/>
                <w:right w:val="none" w:sz="0" w:space="0" w:color="auto"/>
              </w:divBdr>
            </w:div>
          </w:divsChild>
        </w:div>
        <w:div w:id="629094651">
          <w:marLeft w:val="0"/>
          <w:marRight w:val="0"/>
          <w:marTop w:val="0"/>
          <w:marBottom w:val="0"/>
          <w:divBdr>
            <w:top w:val="none" w:sz="0" w:space="0" w:color="auto"/>
            <w:left w:val="none" w:sz="0" w:space="0" w:color="auto"/>
            <w:bottom w:val="none" w:sz="0" w:space="0" w:color="auto"/>
            <w:right w:val="none" w:sz="0" w:space="0" w:color="auto"/>
          </w:divBdr>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microsoft.com/office/2007/relationships/stylesWithEffects" Target="stylesWithEffect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07</TotalTime>
  <Pages>16</Pages>
  <Words>4713</Words>
  <Characters>26865</Characters>
  <Application>Microsoft Office Word</Application>
  <DocSecurity>0</DocSecurity>
  <Lines>223</Lines>
  <Paragraphs>63</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315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P Patron</dc:creator>
  <cp:lastModifiedBy>Ruth Sharpe</cp:lastModifiedBy>
  <cp:revision>14</cp:revision>
  <cp:lastPrinted>2013-01-16T22:20:00Z</cp:lastPrinted>
  <dcterms:created xsi:type="dcterms:W3CDTF">2012-12-17T15:26:00Z</dcterms:created>
  <dcterms:modified xsi:type="dcterms:W3CDTF">2013-01-23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uNrwBdoe"/&gt;&lt;style id="http://www.zotero.org/styles/harvard1-nodisambiguatebynames" hasBibliography="1" bibliographyStyleHasBeenSet="0"/&gt;&lt;prefs&gt;&lt;pref name="fieldType" value="Field"/&gt;&lt;pref name="sto</vt:lpwstr>
  </property>
  <property fmtid="{D5CDD505-2E9C-101B-9397-08002B2CF9AE}" pid="3" name="ZOTERO_PREF_2">
    <vt:lpwstr>reReferences" value="true"/&gt;&lt;pref name="noteType" value="0"/&gt;&lt;/prefs&gt;&lt;/data&gt;</vt:lpwstr>
  </property>
</Properties>
</file>